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commentRangeStart w:id="1"/>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w:t>
      </w:r>
      <w:r w:rsidR="002C6FBA">
        <w:t xml:space="preserve"> Frank </w:t>
      </w:r>
      <w:proofErr w:type="spellStart"/>
      <w:r w:rsidR="002C6FBA">
        <w:t>Drygala</w:t>
      </w:r>
      <w:proofErr w:type="spellEnd"/>
      <w:r w:rsidR="002C6FBA">
        <w:t xml:space="preserve">, </w:t>
      </w:r>
      <w:r w:rsidR="002C6FBA" w:rsidRPr="002C6FBA">
        <w:t xml:space="preserve">Joerg </w:t>
      </w:r>
      <w:proofErr w:type="spellStart"/>
      <w:r w:rsidR="002C6FBA" w:rsidRPr="002C6FBA">
        <w:t>Mehnert</w:t>
      </w:r>
      <w:proofErr w:type="spellEnd"/>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Hinatea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commentRangeEnd w:id="1"/>
      <w:r w:rsidR="00F37673">
        <w:rPr>
          <w:rStyle w:val="CommentReference"/>
        </w:rPr>
        <w:commentReference w:id="1"/>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Fondation Faune-Flore, 24, </w:t>
      </w:r>
      <w:proofErr w:type="spellStart"/>
      <w:r w:rsidRPr="00F44CF5">
        <w:rPr>
          <w:lang w:val="de-LU"/>
        </w:rPr>
        <w:t>rue</w:t>
      </w:r>
      <w:proofErr w:type="spellEnd"/>
      <w:r w:rsidRPr="00F44CF5">
        <w:rPr>
          <w:lang w:val="de-LU"/>
        </w:rPr>
        <w:t xml:space="preserv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3E6423B6" w14:textId="2F5E0293" w:rsidR="00A02467" w:rsidRPr="00A02467" w:rsidRDefault="00A02467" w:rsidP="00A02467">
      <w:pPr>
        <w:spacing w:after="0" w:line="240" w:lineRule="auto"/>
        <w:rPr>
          <w:color w:val="FF0000"/>
          <w:u w:val="single"/>
        </w:rPr>
      </w:pPr>
      <w:r w:rsidRPr="00A02467">
        <w:rPr>
          <w:color w:val="FF0000"/>
          <w:u w:val="single"/>
        </w:rPr>
        <w:t>IDEAS:</w:t>
      </w:r>
    </w:p>
    <w:p w14:paraId="44959180" w14:textId="6D3A7083" w:rsidR="00A02467" w:rsidRDefault="00A02467" w:rsidP="00A02467">
      <w:pPr>
        <w:spacing w:after="0" w:line="240" w:lineRule="auto"/>
        <w:rPr>
          <w:strike/>
          <w:color w:val="FF0000"/>
        </w:rPr>
      </w:pPr>
      <w:r w:rsidRPr="00A02467">
        <w:rPr>
          <w:strike/>
          <w:color w:val="FF0000"/>
        </w:rPr>
        <w:t>Landscape genetics</w:t>
      </w:r>
    </w:p>
    <w:p w14:paraId="75FB3EAF" w14:textId="5C5E2AE4" w:rsidR="00A02467" w:rsidRDefault="00A02467" w:rsidP="00A02467">
      <w:pPr>
        <w:spacing w:after="0" w:line="240" w:lineRule="auto"/>
        <w:rPr>
          <w:color w:val="FF0000"/>
        </w:rPr>
      </w:pPr>
      <w:r>
        <w:rPr>
          <w:color w:val="FF0000"/>
        </w:rPr>
        <w:t>Migraine (bugs)</w:t>
      </w:r>
    </w:p>
    <w:p w14:paraId="23A056A1" w14:textId="3DCD8BC1" w:rsidR="00A02467" w:rsidRPr="00A02467" w:rsidRDefault="00A02467" w:rsidP="00A02467">
      <w:pPr>
        <w:spacing w:after="0" w:line="240" w:lineRule="auto"/>
        <w:rPr>
          <w:color w:val="FF0000"/>
        </w:rPr>
      </w:pPr>
      <w:r>
        <w:rPr>
          <w:color w:val="FF0000"/>
        </w:rPr>
        <w:t>IBE (not conclusive so far but more to try)</w:t>
      </w:r>
    </w:p>
    <w:p w14:paraId="60AFD5FB" w14:textId="19BBCE44" w:rsidR="006D21D5" w:rsidRDefault="006D21D5" w:rsidP="006F501D"/>
    <w:p w14:paraId="54E4C2DF" w14:textId="4526E714" w:rsidR="00A02467" w:rsidRDefault="00A02467"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A6CEC92" w:rsidR="00F15F49" w:rsidRDefault="004937A4" w:rsidP="00871CFD">
      <w:pPr>
        <w:spacing w:after="120" w:line="240" w:lineRule="auto"/>
      </w:pPr>
      <w:r>
        <w:t>Landscape Ecology (8500 words; IF=5.1)</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461E761D"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5924C4C9" w14:textId="100B4AAD" w:rsidR="00154AA8" w:rsidRPr="00154AA8" w:rsidRDefault="00154AA8" w:rsidP="00154AA8">
      <w:commentRangeStart w:id="2"/>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F5CAD">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F5CAD">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F5CAD">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Hallmann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F5CAD">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F5CA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commentRangeEnd w:id="2"/>
      <w:r w:rsidR="001D3E35">
        <w:rPr>
          <w:rStyle w:val="CommentReference"/>
        </w:rPr>
        <w:commentReference w:id="2"/>
      </w:r>
      <w:r w:rsidRPr="00154AA8">
        <w:t>.</w:t>
      </w:r>
      <w:r w:rsidR="00777B20">
        <w:t xml:space="preserve"> </w:t>
      </w:r>
    </w:p>
    <w:p w14:paraId="16F58FAE" w14:textId="7D3B789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can be impacted by habitat fragmentation. Bumblebee (Bombus) 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Jha and Kremen,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A particular difficulty with evaluating the impact of land-use change relates to the fact that flying ability and response to habitat fragmentation differs significantly between pollinators, even between closely related</w:t>
      </w:r>
      <w:ins w:id="3" w:author="FRANTZ Alain" w:date="2022-11-07T13:02:00Z">
        <w:r w:rsidR="001D3E35">
          <w:t xml:space="preserve"> species</w:t>
        </w:r>
      </w:ins>
      <w:r>
        <w:t xml:space="preserve">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6C86A9C2" w14:textId="60A117E2"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commentRangeStart w:id="4"/>
      <w:r w:rsidR="009C3DBF">
        <w:t xml:space="preserve">population genetics </w:t>
      </w:r>
      <w:del w:id="5" w:author="FRANTZ Alain" w:date="2022-11-08T08:34:00Z">
        <w:r w:rsidR="009C3DBF" w:rsidDel="00444634">
          <w:delText>hoverfly</w:delText>
        </w:r>
      </w:del>
      <w:r w:rsidR="009C3DBF">
        <w:t xml:space="preserve"> s</w:t>
      </w:r>
      <w:r w:rsidR="006F501D">
        <w:t>tud</w:t>
      </w:r>
      <w:r w:rsidR="005A278A">
        <w:t>y</w:t>
      </w:r>
      <w:ins w:id="6" w:author="FRANTZ Alain" w:date="2022-11-08T08:34:00Z">
        <w:r w:rsidR="00444634">
          <w:t xml:space="preserve"> of hoverflies</w:t>
        </w:r>
      </w:ins>
      <w:r w:rsidR="006F501D">
        <w:t xml:space="preserve"> </w:t>
      </w:r>
      <w:r w:rsidR="009C3DBF">
        <w:t>describe</w:t>
      </w:r>
      <w:r w:rsidR="0016497D">
        <w:t>d</w:t>
      </w:r>
      <w:r w:rsidR="006F501D">
        <w:t xml:space="preserve"> </w:t>
      </w:r>
      <w:r w:rsidR="00E07818">
        <w:t>continental</w:t>
      </w:r>
      <w:r w:rsidR="009C3DBF">
        <w:t>-scale patterns</w:t>
      </w:r>
      <w:r w:rsidR="005A278A">
        <w:t xml:space="preserve"> for </w:t>
      </w:r>
      <w:ins w:id="7" w:author="FRANTZ Alain" w:date="2022-11-08T08:34:00Z">
        <w:r w:rsidR="00444634">
          <w:t xml:space="preserve">a </w:t>
        </w:r>
      </w:ins>
      <w:r w:rsidR="005A278A">
        <w:t xml:space="preserve">migratory species </w:t>
      </w:r>
      <w:commentRangeEnd w:id="4"/>
      <w:r w:rsidR="00444634">
        <w:rPr>
          <w:rStyle w:val="CommentReference"/>
        </w:rPr>
        <w:commentReference w:id="4"/>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w:t>
      </w:r>
      <w:ins w:id="8" w:author="FRANTZ Alain" w:date="2022-11-08T08:34:00Z">
        <w:r w:rsidR="00444634">
          <w:t xml:space="preserve">would </w:t>
        </w:r>
      </w:ins>
      <w:r w:rsidR="005A278A">
        <w:t xml:space="preserve">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2AF5AD03" w:rsidR="00965DCE" w:rsidRDefault="00140123" w:rsidP="006F501D">
      <w:pPr>
        <w:rPr>
          <w:b/>
        </w:rPr>
      </w:pPr>
      <w:r w:rsidRPr="00BA4EDB">
        <w:t xml:space="preserve">In this </w:t>
      </w:r>
      <w:r w:rsidR="00B17A9B" w:rsidRPr="00BA4EDB">
        <w:t>study</w:t>
      </w:r>
      <w:r w:rsidRPr="00BA4EDB">
        <w:t>, we</w:t>
      </w:r>
      <w:r w:rsidR="00B17A9B" w:rsidRPr="00BA4EDB">
        <w:t xml:space="preserve"> investigate</w:t>
      </w:r>
      <w:ins w:id="9" w:author="FRANTZ Alain" w:date="2022-11-08T08:35:00Z">
        <w:r w:rsidR="00444634">
          <w:t>d</w:t>
        </w:r>
      </w:ins>
      <w:r w:rsidR="00B17A9B" w:rsidRPr="00BA4EDB">
        <w:t xml:space="preserv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w:t>
      </w:r>
      <w:ins w:id="10" w:author="FRANTZ Alain" w:date="2022-11-08T08:35:00Z">
        <w:r w:rsidR="00444634">
          <w:t xml:space="preserve">(IBD) </w:t>
        </w:r>
      </w:ins>
      <w:r w:rsidR="00B17A9B" w:rsidRPr="00BA4EDB">
        <w:t>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We expect</w:t>
      </w:r>
      <w:ins w:id="11" w:author="FRANTZ Alain" w:date="2022-11-08T08:35:00Z">
        <w:r w:rsidR="00444634">
          <w:t>ed</w:t>
        </w:r>
      </w:ins>
      <w:r w:rsidR="009B1F4A">
        <w:t xml:space="preserve"> some </w:t>
      </w:r>
      <w:ins w:id="12" w:author="FRANTZ Alain" w:date="2022-11-08T08:37:00Z">
        <w:r w:rsidR="00444634">
          <w:t>population</w:t>
        </w:r>
      </w:ins>
      <w:ins w:id="13" w:author="FRANTZ Alain" w:date="2022-11-08T08:38:00Z">
        <w:r w:rsidR="00444634">
          <w:t>-wide</w:t>
        </w:r>
      </w:ins>
      <w:ins w:id="14" w:author="FRANTZ Alain" w:date="2022-11-08T08:37:00Z">
        <w:r w:rsidR="00444634">
          <w:t xml:space="preserve"> </w:t>
        </w:r>
      </w:ins>
      <w:del w:id="15" w:author="FRANTZ Alain" w:date="2022-11-08T08:38:00Z">
        <w:r w:rsidR="0006107C" w:rsidDel="00444634">
          <w:delText>genetic</w:delText>
        </w:r>
      </w:del>
      <w:r w:rsidR="0006107C">
        <w:t xml:space="preserve"> </w:t>
      </w:r>
      <w:ins w:id="16" w:author="FRANTZ Alain" w:date="2022-11-08T08:37:00Z">
        <w:r w:rsidR="00444634">
          <w:t xml:space="preserve">and fine-scale </w:t>
        </w:r>
      </w:ins>
      <w:ins w:id="17" w:author="FRANTZ Alain" w:date="2022-11-08T08:38:00Z">
        <w:r w:rsidR="00444634">
          <w:t xml:space="preserve">genetic </w:t>
        </w:r>
      </w:ins>
      <w:r w:rsidR="0006107C">
        <w:t xml:space="preserve">structure </w:t>
      </w:r>
      <w:del w:id="18" w:author="FRANTZ Alain" w:date="2022-11-08T08:38:00Z">
        <w:r w:rsidR="0006107C" w:rsidDel="00444634">
          <w:delText>and IBD at the landscape scale</w:delText>
        </w:r>
      </w:del>
      <w:r w:rsidR="0006107C">
        <w:t xml:space="preserv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4144FAE7" w:rsidR="00267577" w:rsidRPr="0079323A" w:rsidRDefault="005B7760" w:rsidP="00BC7A53">
      <w:r>
        <w:lastRenderedPageBreak/>
        <w:t xml:space="preserve">To evaluate the genetic connectivity of hoverflies in the face of disturbance, we chose </w:t>
      </w:r>
      <w:commentRangeStart w:id="19"/>
      <w:r>
        <w:t>two urbanized study areas</w:t>
      </w:r>
      <w:commentRangeEnd w:id="19"/>
      <w:r w:rsidR="00EF01BC">
        <w:rPr>
          <w:rStyle w:val="CommentReference"/>
        </w:rPr>
        <w:commentReference w:id="19"/>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to feasibly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pipiens</w:t>
      </w:r>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2958A5">
        <w:t xml:space="preserve"> </w:t>
      </w:r>
      <w:r w:rsidR="008E709C">
        <w:fldChar w:fldCharType="begin"/>
      </w:r>
      <w:r w:rsidR="008E709C">
        <w:instrText xml:space="preserve"> ADDIN ZOTERO_ITEM CSL_CITATION {"citationID":"erGQnOi6","properties":{"formattedCitation":"(Leopold et al., 1996)","plainCitation":"(Leopold et al., 1996)","noteIndex":0},"citationItems":[{"id":3756,"uris":["http://zotero.org/users/4948104/items/KQH5GRMU"],"itemData":{"id":3756,"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8E709C" w:rsidRPr="008E709C">
        <w:rPr>
          <w:rFonts w:cs="Times New Roman"/>
        </w:rPr>
        <w:t>(Leopold et al., 1996)</w:t>
      </w:r>
      <w:r w:rsidR="008E709C">
        <w:fldChar w:fldCharType="end"/>
      </w:r>
      <w:r w:rsidR="005314A2">
        <w:t>.</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w:t>
      </w:r>
      <w:r w:rsidR="002958A5">
        <w:t xml:space="preserve">one </w:t>
      </w:r>
      <w:r w:rsidR="00E72226">
        <w:t xml:space="preserve">individual per squared kilometer </w:t>
      </w:r>
      <w:proofErr w:type="gramStart"/>
      <w:r w:rsidR="00E72226">
        <w:t>in order to</w:t>
      </w:r>
      <w:proofErr w:type="gramEnd"/>
      <w:r w:rsidR="00E72226">
        <w:t xml:space="preserve"> have as few gaps in geographical coverage as possible, following a uniform grid. The analytical purpose of this sampling design was to decrease bias and improve our accuracy in detect influential landscape features, if there were any </w:t>
      </w:r>
      <w:r w:rsidR="00E72226">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Oyler-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Kleijn and van Langevelde,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r w:rsidR="00E5030C">
        <w:t>1</w:t>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68BCD6" w14:textId="77777777" w:rsidR="00BC463B" w:rsidRDefault="00A05CC9" w:rsidP="00A05CC9">
      <w:commentRangeStart w:id="20"/>
      <w:r>
        <w:t>DNA w</w:t>
      </w:r>
      <w:commentRangeEnd w:id="20"/>
      <w:r w:rsidR="000E20BF">
        <w:rPr>
          <w:rStyle w:val="CommentReference"/>
        </w:rPr>
        <w:commentReference w:id="20"/>
      </w:r>
      <w:r>
        <w:t xml:space="preserve">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w:t>
      </w:r>
    </w:p>
    <w:p w14:paraId="6653EB55" w14:textId="77777777" w:rsidR="00BC463B" w:rsidRDefault="00BC463B" w:rsidP="00A05CC9"/>
    <w:p w14:paraId="4DCAB4B4" w14:textId="77777777" w:rsidR="001C4D16" w:rsidRDefault="00BC463B" w:rsidP="008E709C">
      <w:r>
        <w:lastRenderedPageBreak/>
        <w:t xml:space="preserve">We used </w:t>
      </w:r>
      <w:r w:rsidRPr="00BC463B">
        <w:t>blast-2.11.0+</w:t>
      </w:r>
      <w:r>
        <w:t xml:space="preserve"> to perform a stand-alone blast of</w:t>
      </w:r>
      <w:r w:rsidR="00703021">
        <w:t xml:space="preserve"> </w:t>
      </w:r>
      <w:r w:rsidR="001C4D16">
        <w:t>each of</w:t>
      </w:r>
      <w:r>
        <w:t xml:space="preserve"> the 500 microsatellite sequences against the genome of </w:t>
      </w:r>
      <w:hyperlink r:id="rId12" w:history="1">
        <w:r w:rsidRPr="008E709C">
          <w:rPr>
            <w:rStyle w:val="Hyperlink"/>
            <w:i/>
            <w:iCs/>
          </w:rPr>
          <w:t>Syritta pipiens</w:t>
        </w:r>
        <w:r>
          <w:rPr>
            <w:rStyle w:val="Hyperlink"/>
          </w:rPr>
          <w:t> (assembly idSyrPipi1.1)</w:t>
        </w:r>
      </w:hyperlink>
      <w:r w:rsidR="00703021">
        <w:t xml:space="preserve"> and against an ‘in-</w:t>
      </w:r>
      <w:proofErr w:type="spellStart"/>
      <w:r w:rsidR="00703021">
        <w:t>progess</w:t>
      </w:r>
      <w:proofErr w:type="spellEnd"/>
      <w:r w:rsidR="00703021">
        <w:t xml:space="preserve"> assembly’ of the genome of Myathropa florea (20200119.hicanu.purge) obtained from </w:t>
      </w:r>
      <w:r w:rsidR="00703021" w:rsidRPr="00703021">
        <w:t>Darwin Tree of Life Project</w:t>
      </w:r>
      <w:r w:rsidR="00703021">
        <w:t xml:space="preserve"> (</w:t>
      </w:r>
      <w:hyperlink r:id="rId13"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p>
    <w:p w14:paraId="66597562" w14:textId="7A7BB5D9" w:rsidR="00445354" w:rsidDel="009A26C0" w:rsidRDefault="00445354" w:rsidP="008E709C">
      <w:pPr>
        <w:rPr>
          <w:del w:id="21" w:author="FRANTZ Alain" w:date="2022-11-09T07:49:00Z"/>
        </w:rPr>
      </w:pPr>
      <w:commentRangeStart w:id="22"/>
      <w:r>
        <w:t xml:space="preserve">We tested the amplification success of all 50 primers using a universal tail approach for fluorescent labelling of </w:t>
      </w:r>
      <w:r w:rsidR="009A26C0">
        <w:t>Polymerase Chain Reaction (</w:t>
      </w:r>
      <w:r>
        <w:t>PCR</w:t>
      </w:r>
      <w:r w:rsidR="009A26C0">
        <w:t>)</w:t>
      </w:r>
      <w:r>
        <w:t xml:space="preserve"> products, as described by </w:t>
      </w:r>
      <w:commentRangeStart w:id="23"/>
      <w:r>
        <w:t xml:space="preserve">Culley et al. </w:t>
      </w:r>
      <w:commentRangeEnd w:id="23"/>
      <w:r>
        <w:rPr>
          <w:rStyle w:val="CommentReference"/>
        </w:rPr>
        <w:commentReference w:id="23"/>
      </w:r>
      <w:r>
        <w:t>(</w:t>
      </w:r>
      <w:hyperlink r:id="rId14" w:anchor="ref-CR29" w:tooltip="Culley TM, Stamper TI, Stokes RL et al (2013) An efficient technique for primer development and application that integrates fluorescent labeling and multiplex PCR. Appl Plant Sci 1:1300027. &#10;                   https://doi.org/10.3732/apps.1300027&#10;                   &#10;                 &#10; " w:history="1">
        <w:r>
          <w:rPr>
            <w:rStyle w:val="Hyperlink"/>
          </w:rPr>
          <w:t>2013</w:t>
        </w:r>
      </w:hyperlink>
      <w:r>
        <w:t>) and eight good- quality DNA samples originating from individuals sampled across both study areas.</w:t>
      </w:r>
      <w:r w:rsidRPr="005826F8">
        <w:t xml:space="preserve"> </w:t>
      </w:r>
      <w:r>
        <w:t xml:space="preserve">Each PCR contained </w:t>
      </w:r>
      <w:r w:rsidR="001C4D16" w:rsidRPr="0011014D">
        <w:t xml:space="preserve">1x </w:t>
      </w:r>
      <w:proofErr w:type="spellStart"/>
      <w:r w:rsidR="001C4D16">
        <w:t>GoTaq</w:t>
      </w:r>
      <w:proofErr w:type="spellEnd"/>
      <w:r w:rsidR="001C4D16">
        <w:t xml:space="preserve"> Master Mix (Promega, </w:t>
      </w:r>
      <w:r w:rsidR="001C4D16" w:rsidRPr="000B71A5">
        <w:t>Walldorf, Germany</w:t>
      </w:r>
      <w:r w:rsidR="001C4D16" w:rsidRPr="0011014D">
        <w:t>)</w:t>
      </w:r>
      <w:r w:rsidR="001C4D16">
        <w:t>,</w:t>
      </w:r>
      <w:r w:rsidR="001C4D16" w:rsidRPr="0011014D">
        <w:t xml:space="preserve"> 0.2 </w:t>
      </w:r>
      <w:proofErr w:type="spellStart"/>
      <w:r w:rsidR="001C4D16" w:rsidRPr="0011014D">
        <w:t>μM</w:t>
      </w:r>
      <w:proofErr w:type="spellEnd"/>
      <w:r w:rsidR="001C4D16" w:rsidRPr="0011014D">
        <w:t xml:space="preserve"> o</w:t>
      </w:r>
      <w:r w:rsidR="001C4D16">
        <w:t>f each primer</w:t>
      </w:r>
      <w:r>
        <w:t xml:space="preserve"> and 10 ng of DNA. After a </w:t>
      </w:r>
      <w:del w:id="24" w:author="FRANTZ Alain" w:date="2022-11-09T07:47:00Z">
        <w:r w:rsidDel="009A26C0">
          <w:delText>5</w:delText>
        </w:r>
      </w:del>
      <w:r w:rsidR="009A26C0">
        <w:t>3</w:t>
      </w:r>
      <w:r>
        <w:t xml:space="preserve">-min denaturation at 95 °C, the PCR consisted of 35 cycles of denaturation at 95 °C for 30 s, annealing at </w:t>
      </w:r>
      <w:del w:id="25" w:author="FRANTZ Alain" w:date="2022-11-09T07:46:00Z">
        <w:r w:rsidDel="009A26C0">
          <w:delText>59</w:delText>
        </w:r>
      </w:del>
      <w:r w:rsidR="009A26C0">
        <w:t>60</w:t>
      </w:r>
      <w:r>
        <w:t xml:space="preserve"> °C </w:t>
      </w:r>
      <w:r w:rsidR="009A26C0">
        <w:t xml:space="preserve">for 45 s </w:t>
      </w:r>
      <w:r>
        <w:t xml:space="preserve">and an extension at 72 °C for </w:t>
      </w:r>
      <w:del w:id="26" w:author="FRANTZ Alain" w:date="2022-11-09T07:47:00Z">
        <w:r w:rsidDel="009A26C0">
          <w:delText>45</w:delText>
        </w:r>
      </w:del>
      <w:r w:rsidR="009A26C0">
        <w:t>30</w:t>
      </w:r>
      <w:r>
        <w:t xml:space="preserve"> s. The PCR was ended with a final extension for 10 min at </w:t>
      </w:r>
      <w:del w:id="27" w:author="FRANTZ Alain" w:date="2022-11-09T07:48:00Z">
        <w:r w:rsidDel="009A26C0">
          <w:delText>68</w:delText>
        </w:r>
      </w:del>
      <w:r w:rsidR="009A26C0">
        <w:t>72</w:t>
      </w:r>
      <w:r>
        <w:t xml:space="preserve"> °C. </w:t>
      </w:r>
      <w:r w:rsidR="009A26C0">
        <w:t xml:space="preserve">The PCRs were performed in a </w:t>
      </w:r>
      <w:proofErr w:type="spellStart"/>
      <w:r w:rsidR="009A26C0">
        <w:t>Mastercycler</w:t>
      </w:r>
      <w:proofErr w:type="spellEnd"/>
      <w:r w:rsidR="009A26C0">
        <w:t xml:space="preserve"> nexus (Eppendorf, Hamburg, Germany).</w:t>
      </w:r>
      <w:r>
        <w:t xml:space="preserve"> </w:t>
      </w:r>
      <w:del w:id="28" w:author="FRANTZ Alain" w:date="2022-11-09T07:49:00Z">
        <w:r w:rsidDel="009A26C0">
          <w:delText>l</w:delText>
        </w:r>
      </w:del>
      <w:r w:rsidR="009A26C0">
        <w:t>L</w:t>
      </w:r>
      <w:r>
        <w:t>oci that were polymorphic</w:t>
      </w:r>
      <w:r w:rsidR="009A26C0">
        <w:t xml:space="preserve"> and that</w:t>
      </w:r>
      <w:del w:id="29" w:author="FRANTZ Alain" w:date="2022-11-09T07:49:00Z">
        <w:r w:rsidDel="009A26C0">
          <w:delText>,</w:delText>
        </w:r>
      </w:del>
      <w:r>
        <w:t xml:space="preserve"> gave rise to clear peaks were retained for further analysis. </w:t>
      </w:r>
      <w:commentRangeEnd w:id="22"/>
      <w:r w:rsidR="008549B8">
        <w:rPr>
          <w:rStyle w:val="CommentReference"/>
        </w:rPr>
        <w:commentReference w:id="22"/>
      </w:r>
    </w:p>
    <w:p w14:paraId="06BF88BA" w14:textId="03E58D74" w:rsidR="0076648F" w:rsidDel="009A26C0" w:rsidRDefault="0076648F" w:rsidP="00A05CC9">
      <w:pPr>
        <w:rPr>
          <w:del w:id="30" w:author="FRANTZ Alain" w:date="2022-11-09T07:49:00Z"/>
        </w:rPr>
      </w:pPr>
    </w:p>
    <w:p w14:paraId="52FE4549" w14:textId="66E97762" w:rsidR="0076648F" w:rsidDel="009A26C0" w:rsidRDefault="0076648F" w:rsidP="00A05CC9">
      <w:pPr>
        <w:rPr>
          <w:del w:id="31" w:author="FRANTZ Alain" w:date="2022-11-09T07:49:00Z"/>
        </w:rPr>
      </w:pPr>
    </w:p>
    <w:p w14:paraId="7244ECC5" w14:textId="0D0242BB" w:rsidR="0076648F" w:rsidRDefault="0076648F" w:rsidP="0076648F">
      <w:pPr>
        <w:jc w:val="both"/>
        <w:rPr>
          <w:ins w:id="32" w:author="FRANTZ Alain" w:date="2022-11-08T15:21:00Z"/>
        </w:rPr>
      </w:pPr>
      <w:r>
        <w:t>We the</w:t>
      </w:r>
      <w:r w:rsidR="009A26C0">
        <w:t>n used the</w:t>
      </w:r>
      <w:r>
        <w:t xml:space="preserve"> </w:t>
      </w:r>
      <w:commentRangeStart w:id="33"/>
      <w:r>
        <w:t xml:space="preserve">PRIMER3 </w:t>
      </w:r>
      <w:del w:id="34" w:author="FRANTZ Alain" w:date="2022-11-09T07:49:00Z">
        <w:r w:rsidDel="009A26C0">
          <w:delText xml:space="preserve">v.0.4.0 </w:delText>
        </w:r>
      </w:del>
      <w:r>
        <w:t xml:space="preserve">software </w:t>
      </w:r>
      <w:commentRangeEnd w:id="33"/>
      <w:r w:rsidR="009A26C0">
        <w:rPr>
          <w:rStyle w:val="CommentReference"/>
        </w:rPr>
        <w:commentReference w:id="33"/>
      </w:r>
      <w:ins w:id="35" w:author="FRANTZ Alain" w:date="2022-11-08T15:21:00Z">
        <w:del w:id="36" w:author="FRANTZ Alain" w:date="2022-11-09T07:49:00Z">
          <w:r w:rsidDel="009A26C0">
            <w:delText xml:space="preserve">(Koressaar &amp; Remm, 2007; Untergasser et al., 2012) </w:delText>
          </w:r>
        </w:del>
        <w:r>
          <w:t xml:space="preserve">to develop new primer pairs </w:t>
        </w:r>
      </w:ins>
      <w:ins w:id="37" w:author="FRANTZ Alain" w:date="2022-11-08T15:22:00Z">
        <w:r>
          <w:t>that gave rise to products of differing length to allow multiplexing.</w:t>
        </w:r>
      </w:ins>
      <w:ins w:id="38" w:author="FRANTZ Alain" w:date="2022-11-08T15:21:00Z">
        <w:r>
          <w:t xml:space="preserve"> The primers were specified to have</w:t>
        </w:r>
        <w:r w:rsidRPr="003E6DAB">
          <w:t xml:space="preserve"> a melting temperature of 59-61 °C (optimum 60 °C), a length of 18 t</w:t>
        </w:r>
        <w:r>
          <w:t xml:space="preserve">o 26 base pairs (20 bp optimum), </w:t>
        </w:r>
        <w:r w:rsidRPr="003E6DAB">
          <w:t xml:space="preserve">the presence of a G/C clamp, a maximum poly-X of </w:t>
        </w:r>
        <w:del w:id="39" w:author="FRANTZ Alain" w:date="2022-11-09T07:50:00Z">
          <w:r w:rsidRPr="003E6DAB" w:rsidDel="009A26C0">
            <w:delText>3</w:delText>
          </w:r>
        </w:del>
      </w:ins>
      <w:ins w:id="40" w:author="FRANTZ Alain" w:date="2022-11-09T07:50:00Z">
        <w:r w:rsidR="009A26C0">
          <w:t>three</w:t>
        </w:r>
      </w:ins>
      <w:ins w:id="41" w:author="FRANTZ Alain" w:date="2022-11-08T15:21:00Z">
        <w:r w:rsidRPr="003E6DAB">
          <w:t xml:space="preserve"> tandemly repeating nucleotides (e.g. TTT), </w:t>
        </w:r>
        <w:r>
          <w:t xml:space="preserve">with </w:t>
        </w:r>
        <w:r w:rsidRPr="003E6DAB">
          <w:t>all other parameters</w:t>
        </w:r>
        <w:r>
          <w:t xml:space="preserve"> set to default.</w:t>
        </w:r>
      </w:ins>
    </w:p>
    <w:p w14:paraId="0C1E3382" w14:textId="3F13C4CA" w:rsidR="00703021" w:rsidRPr="00703021" w:rsidDel="009A26C0" w:rsidRDefault="00703021" w:rsidP="00A05CC9">
      <w:pPr>
        <w:rPr>
          <w:ins w:id="42" w:author="FRANTZ Alain" w:date="2022-11-08T08:59:00Z"/>
          <w:del w:id="43" w:author="FRANTZ Alain" w:date="2022-11-09T07:51:00Z"/>
          <w:lang w:val="en-GB"/>
          <w:rPrChange w:id="44" w:author="FRANTZ Alain" w:date="2022-11-08T09:11:00Z">
            <w:rPr>
              <w:ins w:id="45" w:author="FRANTZ Alain" w:date="2022-11-08T08:59:00Z"/>
              <w:del w:id="46" w:author="FRANTZ Alain" w:date="2022-11-09T07:51:00Z"/>
            </w:rPr>
          </w:rPrChange>
        </w:rPr>
      </w:pPr>
      <w:ins w:id="47" w:author="FRANTZ Alain" w:date="2022-11-08T09:20:00Z">
        <w:del w:id="48" w:author="FRANTZ Alain" w:date="2022-11-09T07:52:00Z">
          <w:r w:rsidDel="009A26C0">
            <w:delText xml:space="preserve"> </w:delText>
          </w:r>
        </w:del>
      </w:ins>
    </w:p>
    <w:p w14:paraId="4A4FA03C" w14:textId="0B490B1E" w:rsidR="009A26C0" w:rsidRDefault="00A05CC9" w:rsidP="00A05CC9">
      <w:pPr>
        <w:rPr>
          <w:ins w:id="49" w:author="FRANTZ Alain" w:date="2022-11-09T08:01:00Z"/>
        </w:rPr>
      </w:pPr>
      <w:r>
        <w:lastRenderedPageBreak/>
        <w:t xml:space="preserve">For </w:t>
      </w:r>
      <w:proofErr w:type="spellStart"/>
      <w:r w:rsidRPr="008E709C">
        <w:rPr>
          <w:i/>
        </w:rPr>
        <w:t>Syritta</w:t>
      </w:r>
      <w:proofErr w:type="spellEnd"/>
      <w:r w:rsidRPr="008E709C">
        <w:rPr>
          <w:i/>
        </w:rPr>
        <w:t xml:space="preserve"> pipiens</w:t>
      </w:r>
      <w:r>
        <w:t xml:space="preserve"> we </w:t>
      </w:r>
      <w:r w:rsidR="009A26C0">
        <w:t>retained</w:t>
      </w:r>
      <w:r>
        <w:t xml:space="preserve"> </w:t>
      </w:r>
      <w:r w:rsidR="00767854">
        <w:t>14</w:t>
      </w:r>
      <w:r>
        <w:t xml:space="preserve"> microsatellite loci that were amplified in two </w:t>
      </w:r>
      <w:r w:rsidR="009A26C0">
        <w:t xml:space="preserve">multiplex </w:t>
      </w:r>
      <w:r>
        <w:t>PCR</w:t>
      </w:r>
      <w:r w:rsidR="009A26C0">
        <w:t>s</w:t>
      </w:r>
      <w:del w:id="50" w:author="FRANTZ Alain" w:date="2022-11-09T07:54:00Z">
        <w:r w:rsidDel="009A26C0">
          <w:delText>)</w:delText>
        </w:r>
      </w:del>
      <w:r w:rsidR="009A26C0">
        <w:t xml:space="preserve">, while the </w:t>
      </w:r>
      <w:del w:id="51" w:author="FRANTZ Alain" w:date="2022-11-09T07:52:00Z">
        <w:r w:rsidDel="009A26C0">
          <w:delText>.</w:delText>
        </w:r>
      </w:del>
      <w:r>
        <w:t xml:space="preserve"> </w:t>
      </w:r>
      <w:r w:rsidR="009A26C0">
        <w:t xml:space="preserve">24 microsatellite loci </w:t>
      </w:r>
      <w:r w:rsidR="009A26C0">
        <w:t xml:space="preserve">for </w:t>
      </w:r>
      <w:r w:rsidR="009A26C0" w:rsidRPr="008E709C">
        <w:rPr>
          <w:i/>
        </w:rPr>
        <w:t>Myathropa florea</w:t>
      </w:r>
      <w:r w:rsidR="009A26C0">
        <w:t xml:space="preserve"> </w:t>
      </w:r>
      <w:r w:rsidR="009A26C0">
        <w:t xml:space="preserve">were amplified in three </w:t>
      </w:r>
      <w:r w:rsidR="009A26C0">
        <w:t xml:space="preserve">multiplex </w:t>
      </w:r>
      <w:proofErr w:type="spellStart"/>
      <w:r w:rsidR="009A26C0">
        <w:t>recations</w:t>
      </w:r>
      <w:proofErr w:type="spellEnd"/>
      <w:r w:rsidR="009A26C0">
        <w:t xml:space="preserve"> (Table 1) </w:t>
      </w:r>
      <w:commentRangeStart w:id="52"/>
      <w:r w:rsidR="009A26C0" w:rsidRPr="009A26C0">
        <w:rPr>
          <w:highlight w:val="yellow"/>
          <w:rPrChange w:id="53" w:author="FRANTZ Alain" w:date="2022-11-09T07:54:00Z">
            <w:rPr/>
          </w:rPrChange>
        </w:rPr>
        <w:t>[all what follows should be summarized in a table]</w:t>
      </w:r>
      <w:r w:rsidR="009A26C0" w:rsidRPr="009A26C0">
        <w:rPr>
          <w:highlight w:val="yellow"/>
          <w:rPrChange w:id="54" w:author="FRANTZ Alain" w:date="2022-11-09T07:54:00Z">
            <w:rPr/>
          </w:rPrChange>
        </w:rPr>
        <w:t>.</w:t>
      </w:r>
      <w:commentRangeEnd w:id="52"/>
      <w:r w:rsidR="008549B8">
        <w:rPr>
          <w:rStyle w:val="CommentReference"/>
        </w:rPr>
        <w:commentReference w:id="52"/>
      </w:r>
    </w:p>
    <w:p w14:paraId="06E74395" w14:textId="123813F3" w:rsidR="00B75A86" w:rsidRDefault="00B75A86" w:rsidP="00A05CC9">
      <w:pPr>
        <w:rPr>
          <w:ins w:id="55" w:author="FRANTZ Alain" w:date="2022-11-09T07:55:00Z"/>
        </w:rPr>
      </w:pPr>
      <w:ins w:id="56" w:author="FRANTZ Alain" w:date="2022-11-09T08:01:00Z">
        <w:r>
          <w:t>EXAMPLE</w:t>
        </w:r>
      </w:ins>
    </w:p>
    <w:p w14:paraId="4D884BA7" w14:textId="74C272F6" w:rsidR="00B75A86" w:rsidRPr="00B75A86" w:rsidRDefault="00B75A86" w:rsidP="00A05CC9">
      <w:pPr>
        <w:rPr>
          <w:ins w:id="57" w:author="FRANTZ Alain" w:date="2022-11-09T07:51:00Z"/>
          <w:lang w:val="fr-LU"/>
          <w:rPrChange w:id="58" w:author="FRANTZ Alain" w:date="2022-11-09T07:59:00Z">
            <w:rPr>
              <w:ins w:id="59" w:author="FRANTZ Alain" w:date="2022-11-09T07:51:00Z"/>
            </w:rPr>
          </w:rPrChange>
        </w:rPr>
      </w:pPr>
      <w:ins w:id="60" w:author="FRANTZ Alain" w:date="2022-11-09T08:01:00Z">
        <w:r>
          <w:rPr>
            <w:noProof/>
            <w:lang w:val="en-GB" w:eastAsia="en-GB"/>
          </w:rPr>
          <w:drawing>
            <wp:inline distT="0" distB="0" distL="0" distR="0" wp14:anchorId="62C13AC1" wp14:editId="653A1EC7">
              <wp:extent cx="5760720" cy="36626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AMPLE.tif"/>
                      <pic:cNvPicPr/>
                    </pic:nvPicPr>
                    <pic:blipFill>
                      <a:blip r:embed="rId15">
                        <a:extLst>
                          <a:ext uri="{28A0092B-C50C-407E-A947-70E740481C1C}">
                            <a14:useLocalDpi xmlns:a14="http://schemas.microsoft.com/office/drawing/2010/main" val="0"/>
                          </a:ext>
                        </a:extLst>
                      </a:blip>
                      <a:stretch>
                        <a:fillRect/>
                      </a:stretch>
                    </pic:blipFill>
                    <pic:spPr>
                      <a:xfrm>
                        <a:off x="0" y="0"/>
                        <a:ext cx="5760720" cy="3662680"/>
                      </a:xfrm>
                      <a:prstGeom prst="rect">
                        <a:avLst/>
                      </a:prstGeom>
                    </pic:spPr>
                  </pic:pic>
                </a:graphicData>
              </a:graphic>
            </wp:inline>
          </w:drawing>
        </w:r>
      </w:ins>
    </w:p>
    <w:p w14:paraId="3892858A" w14:textId="572993A5" w:rsidR="00670DB0" w:rsidRDefault="00A57A05">
      <w:pPr>
        <w:spacing w:after="160" w:line="259" w:lineRule="auto"/>
      </w:pPr>
      <w:r>
        <w:rPr>
          <w:noProof/>
          <w:lang w:val="en-GB" w:eastAsia="en-GB"/>
        </w:rPr>
        <w:lastRenderedPageBreak/>
        <w:drawing>
          <wp:inline distT="0" distB="0" distL="0" distR="0" wp14:anchorId="71120E69" wp14:editId="7184EEA7">
            <wp:extent cx="5731510" cy="5871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5871845"/>
                    </a:xfrm>
                    <a:prstGeom prst="rect">
                      <a:avLst/>
                    </a:prstGeom>
                  </pic:spPr>
                </pic:pic>
              </a:graphicData>
            </a:graphic>
          </wp:inline>
        </w:drawing>
      </w:r>
    </w:p>
    <w:p w14:paraId="6574922E" w14:textId="689AC2F8" w:rsidR="00670DB0" w:rsidRDefault="00670DB0">
      <w:pPr>
        <w:spacing w:after="160" w:line="259" w:lineRule="auto"/>
      </w:pPr>
    </w:p>
    <w:p w14:paraId="14369ADC" w14:textId="4DBDC557" w:rsidR="00670DB0" w:rsidRDefault="00670DB0">
      <w:pPr>
        <w:spacing w:after="160" w:line="259" w:lineRule="auto"/>
      </w:pPr>
    </w:p>
    <w:p w14:paraId="04487174" w14:textId="7B38A5E0" w:rsidR="00670DB0" w:rsidRDefault="00670DB0">
      <w:pPr>
        <w:spacing w:after="160" w:line="259" w:lineRule="auto"/>
      </w:pPr>
    </w:p>
    <w:p w14:paraId="4740826D" w14:textId="684D9459" w:rsidR="00670DB0" w:rsidRDefault="00670DB0">
      <w:pPr>
        <w:spacing w:after="160" w:line="259" w:lineRule="auto"/>
      </w:pPr>
    </w:p>
    <w:p w14:paraId="034103AF" w14:textId="5B37FBC9" w:rsidR="00670DB0" w:rsidRPr="0011053D" w:rsidRDefault="00670DB0">
      <w:pPr>
        <w:spacing w:after="160" w:line="259" w:lineRule="auto"/>
      </w:pPr>
      <w:commentRangeStart w:id="61"/>
      <w:r w:rsidRPr="00670DB0">
        <w:rPr>
          <w:b/>
        </w:rPr>
        <w:t>Figure 1</w:t>
      </w:r>
      <w:r>
        <w:t xml:space="preserve"> </w:t>
      </w:r>
      <w:r w:rsidRPr="00670DB0">
        <w:rPr>
          <w:color w:val="FF0000"/>
        </w:rPr>
        <w:t>[PLACEHOLDER]</w:t>
      </w:r>
      <w:r>
        <w:t>. Map of Cologne showing the diversity and quantity of disturbed land covers</w:t>
      </w:r>
      <w:r w:rsidR="0050084B">
        <w:t xml:space="preserve"> </w:t>
      </w:r>
      <w:r w:rsidR="0050084B" w:rsidRPr="0050084B">
        <w:rPr>
          <w:color w:val="FF0000"/>
        </w:rPr>
        <w:t>(legend</w:t>
      </w:r>
      <w:r w:rsidR="00A06ACD">
        <w:rPr>
          <w:color w:val="FF0000"/>
        </w:rPr>
        <w:t>, north,</w:t>
      </w:r>
      <w:r w:rsidR="0050084B" w:rsidRPr="0050084B">
        <w:rPr>
          <w:color w:val="FF0000"/>
        </w:rPr>
        <w:t xml:space="preserve"> scale </w:t>
      </w:r>
      <w:r w:rsidR="00A06ACD">
        <w:rPr>
          <w:color w:val="FF0000"/>
        </w:rPr>
        <w:t>and Lux map</w:t>
      </w:r>
      <w:r w:rsidR="005C3158">
        <w:rPr>
          <w:color w:val="FF0000"/>
        </w:rPr>
        <w:t xml:space="preserve"> </w:t>
      </w:r>
      <w:r w:rsidR="0050084B" w:rsidRPr="0050084B">
        <w:rPr>
          <w:color w:val="FF0000"/>
        </w:rPr>
        <w:t xml:space="preserve">will be </w:t>
      </w:r>
      <w:r w:rsidR="005C3158">
        <w:rPr>
          <w:color w:val="FF0000"/>
        </w:rPr>
        <w:t>created later</w:t>
      </w:r>
      <w:r w:rsidR="0050084B" w:rsidRPr="0050084B">
        <w:rPr>
          <w:color w:val="FF0000"/>
        </w:rPr>
        <w:t>)</w:t>
      </w:r>
      <w:r w:rsidR="0011053D">
        <w:t xml:space="preserve">. White disks represent </w:t>
      </w:r>
      <w:r w:rsidR="0011053D">
        <w:rPr>
          <w:i/>
        </w:rPr>
        <w:t>S. pipiens</w:t>
      </w:r>
      <w:r w:rsidR="0011053D">
        <w:t xml:space="preserve"> samples and black squares represent </w:t>
      </w:r>
      <w:r w:rsidR="0011053D">
        <w:rPr>
          <w:i/>
        </w:rPr>
        <w:t>M. florea</w:t>
      </w:r>
      <w:r w:rsidR="0011053D">
        <w:t>.</w:t>
      </w:r>
      <w:commentRangeEnd w:id="61"/>
      <w:r w:rsidR="00A06ACD">
        <w:rPr>
          <w:rStyle w:val="CommentReference"/>
        </w:rPr>
        <w:commentReference w:id="61"/>
      </w:r>
    </w:p>
    <w:p w14:paraId="12403495" w14:textId="3D77D098" w:rsidR="00670DB0" w:rsidRDefault="00670DB0">
      <w:pPr>
        <w:spacing w:after="160" w:line="259" w:lineRule="auto"/>
      </w:pPr>
    </w:p>
    <w:p w14:paraId="388A328F" w14:textId="4F94C261" w:rsidR="00670DB0" w:rsidRDefault="00670DB0">
      <w:pPr>
        <w:spacing w:after="160" w:line="259" w:lineRule="auto"/>
      </w:pPr>
    </w:p>
    <w:p w14:paraId="7ABBE702" w14:textId="3CB7D923" w:rsidR="00670DB0" w:rsidRDefault="00670DB0">
      <w:pPr>
        <w:spacing w:after="160" w:line="259" w:lineRule="auto"/>
      </w:pPr>
    </w:p>
    <w:p w14:paraId="47F47A39" w14:textId="34DACBE9" w:rsidR="00A05CC9" w:rsidRPr="00A05CC9" w:rsidRDefault="00A05CC9" w:rsidP="00A05CC9">
      <w:r>
        <w:lastRenderedPageBreak/>
        <w:t xml:space="preserve">Each PCR contained </w:t>
      </w:r>
      <w:r w:rsidR="00C06C61" w:rsidRPr="0011014D">
        <w:t xml:space="preserve">1x </w:t>
      </w:r>
      <w:proofErr w:type="spellStart"/>
      <w:r w:rsidR="00C06C61">
        <w:t>GoTaq</w:t>
      </w:r>
      <w:proofErr w:type="spellEnd"/>
      <w:r w:rsidR="00C06C61">
        <w:t xml:space="preserve"> Master Mix (Promega, </w:t>
      </w:r>
      <w:r w:rsidR="00C06C61" w:rsidRPr="000B71A5">
        <w:t>Walldorf, Germany</w:t>
      </w:r>
      <w:r w:rsidR="00C06C61" w:rsidRPr="0011014D">
        <w:t>)</w:t>
      </w:r>
      <w:r w:rsidR="00C06C61">
        <w:t>,</w:t>
      </w:r>
      <w:r w:rsidR="00C06C61" w:rsidRPr="0011014D">
        <w:t xml:space="preserve"> </w:t>
      </w:r>
      <w:r>
        <w:t xml:space="preserve">and </w:t>
      </w:r>
      <w:r w:rsidR="00C06C61">
        <w:t xml:space="preserve">between </w:t>
      </w:r>
      <w:r>
        <w:t>0.</w:t>
      </w:r>
      <w:r w:rsidR="00C06C61">
        <w:t xml:space="preserve">1-0.4 </w:t>
      </w:r>
      <w:proofErr w:type="spellStart"/>
      <w:r>
        <w:t>μM</w:t>
      </w:r>
      <w:proofErr w:type="spellEnd"/>
      <w:r>
        <w:t xml:space="preserve"> of each primer (</w:t>
      </w:r>
      <w:r w:rsidR="00C06C61">
        <w:t>Table X</w:t>
      </w:r>
      <w:r>
        <w:t xml:space="preserve">). PCRs started with 3 min denaturation at 95 °C, followed by 35 cycles of denaturation at 94 °C for 30 s, annealing at 60°C for 45 s and extension at 72 °C for 30 s. The final incubation was at 72 °C for 10 min. Allele sizes were determined using GENEMAPPER version 4.0 (Applied Biosystems). The genetic profiles of all samples consisted of at least </w:t>
      </w:r>
      <w:r w:rsidR="009626DC" w:rsidRPr="009626DC">
        <w:t>11</w:t>
      </w:r>
      <w:r>
        <w:t xml:space="preserve"> loci for </w:t>
      </w:r>
      <w:proofErr w:type="spellStart"/>
      <w:r>
        <w:t>Syritta</w:t>
      </w:r>
      <w:proofErr w:type="spellEnd"/>
      <w:r>
        <w:t xml:space="preserve"> pipiens and at least </w:t>
      </w:r>
      <w:r w:rsidR="009626DC" w:rsidRPr="009626DC">
        <w:t>18</w:t>
      </w:r>
      <w:r>
        <w:t xml:space="preserve"> loci for Myathropa florea.</w:t>
      </w:r>
      <w:r w:rsidR="003107EE">
        <w:t xml:space="preserve"> </w:t>
      </w:r>
      <w:commentRangeStart w:id="62"/>
      <w:r w:rsidR="003107EE">
        <w:t>Extreme outliers based on a preliminary PCA analysis were sent to sequencing to verify their species identification. They all belonged to our target species and were kept in the dataset</w:t>
      </w:r>
      <w:r w:rsidR="00142FD0">
        <w:t>.</w:t>
      </w:r>
      <w:commentRangeEnd w:id="62"/>
      <w:r w:rsidR="00C06C61">
        <w:rPr>
          <w:rStyle w:val="CommentReference"/>
        </w:rPr>
        <w:commentReference w:id="62"/>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1050FA1D" w:rsidR="008F518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commentRangeStart w:id="63"/>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commentRangeEnd w:id="63"/>
      <w:r w:rsidR="006D3B96">
        <w:rPr>
          <w:rStyle w:val="CommentReference"/>
        </w:rPr>
        <w:commentReference w:id="63"/>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Adamack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464002A4"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lastRenderedPageBreak/>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 xml:space="preserve">burn-in iterations followed by 1 000 000 iterations for one to five clusters. </w:t>
      </w:r>
      <w:r w:rsidR="00BF4293">
        <w:t xml:space="preserve">To determine the most likely number of clusters, we </w:t>
      </w:r>
      <w:r w:rsidR="00512C50">
        <w:t xml:space="preserve">directly </w:t>
      </w:r>
      <w:r w:rsidR="00BF4293">
        <w:t>compared log-likelihood</w:t>
      </w:r>
      <w:r w:rsidR="00512C50">
        <w:t>s</w:t>
      </w:r>
      <w:r w:rsidR="00BF4293">
        <w:t xml:space="preserve"> for all </w:t>
      </w:r>
      <w:r w:rsidR="00BF4293" w:rsidRPr="008E709C">
        <w:rPr>
          <w:i/>
        </w:rPr>
        <w:t>K</w:t>
      </w:r>
      <w:r w:rsidR="00BF4293">
        <w:t xml:space="preserve"> values across the ten runs</w:t>
      </w:r>
      <w:r w:rsidR="00512C50">
        <w:t>, and we used th</w:t>
      </w:r>
      <w:r w:rsidR="00512C50" w:rsidRPr="00512C50">
        <w:t>e Δ</w:t>
      </w:r>
      <w:r w:rsidR="00512C50" w:rsidRPr="008E709C">
        <w:rPr>
          <w:i/>
        </w:rPr>
        <w:t>K</w:t>
      </w:r>
      <w:r w:rsidR="00512C50" w:rsidRPr="00512C50">
        <w:t xml:space="preserve"> statistic </w:t>
      </w:r>
      <w:r w:rsidR="00B31F3E">
        <w:t xml:space="preserve">which is </w:t>
      </w:r>
      <w:r w:rsidR="00B31F3E" w:rsidRPr="00B31F3E">
        <w:t>based on the rate of change in the log probability of data</w:t>
      </w:r>
      <w:r w:rsidR="0012154E">
        <w:t xml:space="preserve"> given </w:t>
      </w:r>
      <w:r w:rsidR="0012154E" w:rsidRPr="008E709C">
        <w:rPr>
          <w:i/>
        </w:rPr>
        <w:t>K</w:t>
      </w:r>
      <w:r w:rsidR="0012154E">
        <w:t xml:space="preserve">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Earl and vonHold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1D7A8E3"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F5CAD">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F5CAD">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rsidRPr="008E709C">
        <w:rPr>
          <w:i/>
        </w:rPr>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2F5CAD">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w:t>
      </w:r>
      <w:r w:rsidR="002F6F08" w:rsidRPr="008549B8">
        <w:rPr>
          <w:i/>
        </w:rPr>
        <w:t>k</w:t>
      </w:r>
      <w:r w:rsidR="002F6F08">
        <w:t>-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1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r w:rsidR="00273555">
        <w:t>was</w:t>
      </w:r>
      <w:r w:rsidR="00626200">
        <w:t xml:space="preserve"> defined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s</w:t>
      </w:r>
      <w:r w:rsidR="000B0738">
        <w:t xml:space="preserve">imilar to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00 times</w:t>
      </w:r>
      <w:r w:rsidR="00230E84">
        <w:t>,</w:t>
      </w:r>
      <w:r w:rsidR="00CF226C">
        <w:t xml:space="preserve"> and chose the most common </w:t>
      </w:r>
      <w:r w:rsidR="00CF226C">
        <w:rPr>
          <w:i/>
        </w:rPr>
        <w:t xml:space="preserve">K </w:t>
      </w:r>
      <w:r w:rsidR="00CF226C">
        <w:t>among those independent runs.</w:t>
      </w:r>
      <w:r w:rsidR="004E41E0">
        <w:t xml:space="preserve"> </w:t>
      </w:r>
      <w:r w:rsidR="00512650">
        <w:lastRenderedPageBreak/>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all discriminant functions for the assignment of individuals into clusters</w:t>
      </w:r>
      <w:r w:rsidR="0085182C">
        <w:t>,</w:t>
      </w:r>
      <w:r w:rsidR="002F6F08">
        <w:t xml:space="preserve"> and used cross-validation to evaluate the general performance of the DAPC and compared it with a random classifier</w:t>
      </w:r>
      <w:r w:rsidR="00741BEF">
        <w:t>.</w:t>
      </w:r>
    </w:p>
    <w:p w14:paraId="07FF0EA7" w14:textId="5D0263D6"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F5CAD">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w:t>
      </w:r>
      <w:commentRangeStart w:id="64"/>
      <w:r w:rsidR="00D12BC3" w:rsidRPr="00F46AE1">
        <w:t>variance</w:t>
      </w:r>
      <w:r w:rsidR="00D12BC3">
        <w:t xml:space="preserve"> </w:t>
      </w:r>
      <w:r w:rsidR="00D12BC3">
        <w:fldChar w:fldCharType="begin"/>
      </w:r>
      <w:r w:rsidR="002F5CAD">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Vekemans and Hardy, 2004)</w:t>
      </w:r>
      <w:r w:rsidR="00D12BC3">
        <w:fldChar w:fldCharType="end"/>
      </w:r>
      <w:commentRangeEnd w:id="64"/>
      <w:r w:rsidR="000C301E">
        <w:rPr>
          <w:rStyle w:val="CommentReference"/>
        </w:rPr>
        <w:commentReference w:id="64"/>
      </w:r>
      <w:r w:rsidR="00D12BC3">
        <w:t xml:space="preserve">. </w:t>
      </w:r>
      <w:del w:id="65" w:author="FRANTZ Alain" w:date="2022-11-09T09:29:00Z">
        <w:r w:rsidR="00422AF5" w:rsidDel="000C301E">
          <w:delText xml:space="preserve">The usual </w:delText>
        </w:r>
        <w:r w:rsidR="00A2784D" w:rsidDel="000C301E">
          <w:delText>increasing</w:delText>
        </w:r>
        <w:r w:rsidR="00422AF5" w:rsidDel="000C301E">
          <w:delText xml:space="preserve"> pattern of IBD is</w:delText>
        </w:r>
        <w:r w:rsidR="007F6DB6" w:rsidDel="000C301E">
          <w:delText xml:space="preserve"> </w:delText>
        </w:r>
        <w:r w:rsidR="00422AF5" w:rsidDel="000C301E">
          <w:delText xml:space="preserve">expected to be </w:delText>
        </w:r>
        <w:r w:rsidR="00A2784D" w:rsidDel="000C301E">
          <w:delText>decreasing</w:delText>
        </w:r>
        <w:r w:rsidR="00422AF5" w:rsidDel="000C301E">
          <w:delText xml:space="preserve"> one given that kinship is a similarity metric rather than a distance/dissimilarity metric</w:delText>
        </w:r>
        <w:r w:rsidDel="000C301E">
          <w:delText xml:space="preserve">. </w:delText>
        </w:r>
      </w:del>
      <w:r w:rsidR="00D12BC3">
        <w:t xml:space="preserve">Finally, to understand the scale at which genetic structure is shaped by dispersal we created a Mantel correlogram using </w:t>
      </w:r>
      <w:r w:rsidR="00D12BC3" w:rsidRPr="00A2784D">
        <w:t>Sturge’s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2F5CAD">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2F5CAD">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Legendre 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5F38ABC4" w14:textId="3F358992" w:rsidR="00F46AE1" w:rsidDel="000C301E" w:rsidRDefault="00F46AE1" w:rsidP="008F518D">
      <w:pPr>
        <w:rPr>
          <w:del w:id="66" w:author="FRANTZ Alain" w:date="2022-11-09T09:30:00Z"/>
        </w:rPr>
      </w:pPr>
      <w:del w:id="67" w:author="FRANTZ Alain" w:date="2022-11-09T09:30:00Z">
        <w:r w:rsidDel="000C301E">
          <w:delText>Because IBD was so low for both species – slopes were not significantly different from 0 within study areas – we could not investigate isolation-by-resistance and the landscape genetics of those two species as was originally planned (Peterman, comm. pers 2022).</w:delText>
        </w:r>
        <w:r w:rsidR="00E576FE" w:rsidDel="000C301E">
          <w:delText xml:space="preserve"> </w:delText>
        </w:r>
      </w:del>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commentRangeStart w:id="68"/>
      <w:r>
        <w:t xml:space="preserve">Prior to running genetic </w:t>
      </w:r>
      <w:commentRangeEnd w:id="68"/>
      <w:r w:rsidR="000C301E">
        <w:rPr>
          <w:rStyle w:val="CommentReference"/>
        </w:rPr>
        <w:commentReference w:id="68"/>
      </w:r>
      <w:r>
        <w:t xml:space="preserve">structure analyses, we decided to remove only loci </w:t>
      </w:r>
      <w:r w:rsidR="00EF54E7">
        <w:t>that</w:t>
      </w:r>
      <w:r>
        <w:t xml:space="preserve"> presented both linkage disequilibrium and extreme heterozygote deficiency, as well as a </w:t>
      </w:r>
      <w:r w:rsidRPr="002D46A5">
        <w:t xml:space="preserve">frequency of </w:t>
      </w:r>
      <w:r w:rsidRPr="002D46A5">
        <w:lastRenderedPageBreak/>
        <w:t>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72ECF809" w14:textId="0B34C803" w:rsidR="006D3B96" w:rsidRDefault="00DA6784" w:rsidP="00517AC7">
      <w:pPr>
        <w:rPr>
          <w:ins w:id="69" w:author="FRANTZ Alain" w:date="2022-11-09T09:33:00Z"/>
        </w:rPr>
      </w:pPr>
      <w:commentRangeStart w:id="70"/>
      <w:r w:rsidRPr="00DA6784">
        <w:t xml:space="preserve">Average expected </w:t>
      </w:r>
      <w:ins w:id="71" w:author="FRANTZ Alain" w:date="2022-11-09T09:34:00Z">
        <w:r w:rsidR="006D3B96">
          <w:t xml:space="preserve">(He </w:t>
        </w:r>
      </w:ins>
      <w:commentRangeEnd w:id="70"/>
      <w:ins w:id="72" w:author="FRANTZ Alain" w:date="2022-11-09T09:38:00Z">
        <w:r w:rsidR="006D3B96">
          <w:rPr>
            <w:rStyle w:val="CommentReference"/>
          </w:rPr>
          <w:commentReference w:id="70"/>
        </w:r>
      </w:ins>
      <w:ins w:id="73" w:author="FRANTZ Alain" w:date="2022-11-09T09:34:00Z">
        <w:r w:rsidR="006D3B96">
          <w:t>+</w:t>
        </w:r>
      </w:ins>
      <w:ins w:id="74" w:author="FRANTZ Alain" w:date="2022-11-09T09:35:00Z">
        <w:r w:rsidR="006D3B96">
          <w:t>-</w:t>
        </w:r>
      </w:ins>
      <w:ins w:id="75" w:author="FRANTZ Alain" w:date="2022-11-09T09:34:00Z">
        <w:r w:rsidR="006D3B96">
          <w:t xml:space="preserve"> </w:t>
        </w:r>
        <w:proofErr w:type="spellStart"/>
        <w:r w:rsidR="006D3B96">
          <w:t>sd</w:t>
        </w:r>
        <w:proofErr w:type="spellEnd"/>
        <w:r w:rsidR="006D3B96">
          <w:t xml:space="preserve">) </w:t>
        </w:r>
      </w:ins>
      <w:r w:rsidRPr="00DA6784">
        <w:t xml:space="preserve">and observed heterozygosity </w:t>
      </w:r>
      <w:ins w:id="76" w:author="FRANTZ Alain" w:date="2022-11-09T09:35:00Z">
        <w:r w:rsidR="006D3B96">
          <w:t xml:space="preserve">(Ho + </w:t>
        </w:r>
        <w:proofErr w:type="spellStart"/>
        <w:r w:rsidR="006D3B96">
          <w:t>sd</w:t>
        </w:r>
        <w:proofErr w:type="spellEnd"/>
        <w:r w:rsidR="006D3B96">
          <w:t xml:space="preserve">) were comparable in both </w:t>
        </w:r>
        <w:proofErr w:type="spellStart"/>
        <w:r w:rsidR="006D3B96">
          <w:t>spiecies</w:t>
        </w:r>
        <w:proofErr w:type="spellEnd"/>
        <w:r w:rsidR="006D3B96">
          <w:t xml:space="preserve"> </w:t>
        </w:r>
      </w:ins>
      <w:r w:rsidRPr="006D3B96">
        <w:rPr>
          <w:strike/>
          <w:rPrChange w:id="77" w:author="FRANTZ Alain" w:date="2022-11-09T09:32:00Z">
            <w:rPr/>
          </w:rPrChange>
        </w:rPr>
        <w:t>w</w:t>
      </w:r>
      <w:r w:rsidR="00C507CE" w:rsidRPr="006D3B96">
        <w:rPr>
          <w:strike/>
          <w:rPrChange w:id="78" w:author="FRANTZ Alain" w:date="2022-11-09T09:32:00Z">
            <w:rPr/>
          </w:rPrChange>
        </w:rPr>
        <w:t xml:space="preserve">ere </w:t>
      </w:r>
      <w:commentRangeStart w:id="79"/>
      <w:r w:rsidR="00C507CE" w:rsidRPr="006D3B96">
        <w:rPr>
          <w:strike/>
          <w:rPrChange w:id="80" w:author="FRANTZ Alain" w:date="2022-11-09T09:32:00Z">
            <w:rPr/>
          </w:rPrChange>
        </w:rPr>
        <w:t xml:space="preserve">rather high </w:t>
      </w:r>
      <w:commentRangeEnd w:id="79"/>
      <w:r w:rsidR="006D3B96" w:rsidRPr="006D3B96">
        <w:rPr>
          <w:rStyle w:val="CommentReference"/>
          <w:strike/>
          <w:rPrChange w:id="81" w:author="FRANTZ Alain" w:date="2022-11-09T09:32:00Z">
            <w:rPr>
              <w:rStyle w:val="CommentReference"/>
            </w:rPr>
          </w:rPrChange>
        </w:rPr>
        <w:commentReference w:id="79"/>
      </w:r>
      <w:r w:rsidR="00C507CE" w:rsidRPr="006D3B96">
        <w:rPr>
          <w:strike/>
          <w:rPrChange w:id="82" w:author="FRANTZ Alain" w:date="2022-11-09T09:32:00Z">
            <w:rPr/>
          </w:rPrChange>
        </w:rPr>
        <w:t>both species</w:t>
      </w:r>
      <w:r w:rsidR="00C507CE">
        <w:t xml:space="preserve"> </w:t>
      </w:r>
      <w:del w:id="83" w:author="FRANTZ Alain" w:date="2022-11-09T09:32:00Z">
        <w:r w:rsidR="00C507CE" w:rsidDel="006D3B96">
          <w:delText>(</w:delText>
        </w:r>
      </w:del>
      <w:ins w:id="84" w:author="FRANTZ Alain" w:date="2022-11-09T09:32:00Z">
        <w:r w:rsidR="006D3B96">
          <w:t xml:space="preserve"> </w:t>
        </w:r>
      </w:ins>
      <w:r w:rsidR="00F76287">
        <w:t>0.61</w:t>
      </w:r>
      <w:ins w:id="85" w:author="FRANTZ Alain" w:date="2022-11-09T09:35:00Z">
        <w:r w:rsidR="006D3B96">
          <w:t xml:space="preserve"> +- x</w:t>
        </w:r>
      </w:ins>
      <w:r w:rsidR="00F76287">
        <w:t xml:space="preserve"> and 0.57</w:t>
      </w:r>
      <w:ins w:id="86" w:author="FRANTZ Alain" w:date="2022-11-09T09:35:00Z">
        <w:r w:rsidR="006D3B96">
          <w:t xml:space="preserve"> +-</w:t>
        </w:r>
      </w:ins>
      <w:r w:rsidR="00F76287">
        <w:t xml:space="preserve">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ins w:id="87" w:author="FRANTZ Alain" w:date="2022-11-09T09:35:00Z">
        <w:r w:rsidR="006D3B96">
          <w:t>[</w:t>
        </w:r>
      </w:ins>
      <w:ins w:id="88" w:author="FRANTZ Alain" w:date="2022-11-09T09:36:00Z">
        <w:r w:rsidR="006D3B96">
          <w:t xml:space="preserve">or </w:t>
        </w:r>
      </w:ins>
      <w:ins w:id="89" w:author="FRANTZ Alain" w:date="2022-11-09T09:35:00Z">
        <w:r w:rsidR="006D3B96">
          <w:t>something similar</w:t>
        </w:r>
      </w:ins>
      <w:ins w:id="90" w:author="FRANTZ Alain" w:date="2022-11-09T09:36:00Z">
        <w:r w:rsidR="006D3B96">
          <w:t>]</w:t>
        </w:r>
      </w:ins>
    </w:p>
    <w:p w14:paraId="4EE0F405" w14:textId="198DE092" w:rsidR="00DA6784" w:rsidRPr="00C40BEA" w:rsidRDefault="00387FFD" w:rsidP="00517AC7">
      <w:r>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Pr="00387FFD">
        <w:t>0.0312</w:t>
      </w:r>
      <w:r w:rsidR="00F76287">
        <w:t xml:space="preserve">; </w:t>
      </w:r>
      <w:r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42901AC3" w:rsidR="00E576FE" w:rsidRDefault="002040A9" w:rsidP="002040A9">
      <w:commentRangeStart w:id="91"/>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w:t>
      </w:r>
      <w:commentRangeEnd w:id="91"/>
      <w:r w:rsidR="006D3B96">
        <w:rPr>
          <w:rStyle w:val="CommentReference"/>
        </w:rPr>
        <w:commentReference w:id="91"/>
      </w:r>
      <w:r w:rsidR="009D20B1">
        <w:t>, i</w:t>
      </w:r>
      <w:r w:rsidR="00186566">
        <w:t>nferred clusters were</w:t>
      </w:r>
      <w:r w:rsidR="009D20B1">
        <w:t xml:space="preserve"> </w:t>
      </w:r>
      <w:r w:rsidR="00186566">
        <w:t xml:space="preserve">not geographically meaningful </w:t>
      </w:r>
      <w:r w:rsidR="009D20B1">
        <w:t xml:space="preserve">at 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w:t>
      </w:r>
      <w:commentRangeStart w:id="92"/>
      <w:r w:rsidR="00186566">
        <w:t xml:space="preserve">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commentRangeEnd w:id="92"/>
      <w:r w:rsidR="00583F84">
        <w:rPr>
          <w:rStyle w:val="CommentReference"/>
        </w:rPr>
        <w:commentReference w:id="92"/>
      </w:r>
      <w:r w:rsidR="00084FC3">
        <w:t>.</w:t>
      </w:r>
    </w:p>
    <w:p w14:paraId="638F9EFF" w14:textId="0BF04125" w:rsidR="002B01EC" w:rsidRDefault="008E1916" w:rsidP="002B01EC">
      <w:commentRangeStart w:id="93"/>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S. pipiens</w:t>
      </w:r>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M. florea</w:t>
      </w:r>
      <w:r w:rsidR="00EE0E59">
        <w:t>, 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S. pipiens</w:t>
      </w:r>
      <w:r w:rsidR="008A7189">
        <w:t xml:space="preserve"> and </w:t>
      </w:r>
      <w:r w:rsidR="008A7189">
        <w:rPr>
          <w:i/>
        </w:rPr>
        <w:t>M. florea</w:t>
      </w:r>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Sup. Fig. </w:t>
      </w:r>
      <w:r w:rsidR="0038482E">
        <w:rPr>
          <w:iCs/>
        </w:rPr>
        <w:t>2</w:t>
      </w:r>
      <w:r w:rsidR="005C10E1">
        <w:rPr>
          <w:iCs/>
        </w:rPr>
        <w:t>) with successes of 99.9%</w:t>
      </w:r>
      <w:r w:rsidR="0021505B">
        <w:rPr>
          <w:iCs/>
        </w:rPr>
        <w:t xml:space="preserve"> and 92.8%</w:t>
      </w:r>
      <w:r w:rsidR="005C10E1">
        <w:rPr>
          <w:iCs/>
        </w:rPr>
        <w:t xml:space="preserve">, and </w:t>
      </w:r>
      <w:r w:rsidR="0021505B">
        <w:rPr>
          <w:iCs/>
        </w:rPr>
        <w:t xml:space="preserve">root </w:t>
      </w:r>
      <w:r w:rsidR="005C10E1">
        <w:rPr>
          <w:iCs/>
        </w:rPr>
        <w:t xml:space="preserve">mean squared errors of 0.0025 and </w:t>
      </w:r>
      <w:r w:rsidR="0021505B" w:rsidRPr="0021505B">
        <w:rPr>
          <w:iCs/>
        </w:rPr>
        <w:t>0.076</w:t>
      </w:r>
      <w:r w:rsidR="0038482E">
        <w:rPr>
          <w:iCs/>
        </w:rPr>
        <w:t xml:space="preserve"> for </w:t>
      </w:r>
      <w:r w:rsidR="0038482E">
        <w:rPr>
          <w:i/>
          <w:iCs/>
        </w:rPr>
        <w:t>S. pipiens</w:t>
      </w:r>
      <w:r w:rsidR="0038482E">
        <w:rPr>
          <w:iCs/>
        </w:rPr>
        <w:t xml:space="preserve"> and </w:t>
      </w:r>
      <w:r w:rsidR="0038482E">
        <w:rPr>
          <w:i/>
          <w:iCs/>
        </w:rPr>
        <w:t>M. florea</w:t>
      </w:r>
      <w:r w:rsidR="0038482E">
        <w:rPr>
          <w:iCs/>
        </w:rPr>
        <w:t>, respectively</w:t>
      </w:r>
      <w:r w:rsidR="00E03377">
        <w:rPr>
          <w:iCs/>
        </w:rPr>
        <w:t>.</w:t>
      </w:r>
    </w:p>
    <w:p w14:paraId="03840E39" w14:textId="612FF663" w:rsidR="008C163B" w:rsidRDefault="00D13265" w:rsidP="00675EBE">
      <w:r>
        <w:lastRenderedPageBreak/>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commentRangeEnd w:id="93"/>
      <w:r w:rsidR="00583F84">
        <w:rPr>
          <w:rStyle w:val="CommentReference"/>
        </w:rPr>
        <w:commentReference w:id="93"/>
      </w:r>
      <w:r w:rsidR="00101757">
        <w:br/>
      </w:r>
      <w:r w:rsidR="00101757">
        <w:br/>
        <w:t xml:space="preserve">Regarding </w:t>
      </w:r>
      <w:r w:rsidR="00101757">
        <w:rPr>
          <w:i/>
          <w:iCs/>
        </w:rPr>
        <w:t>S</w:t>
      </w:r>
      <w:r w:rsidR="00101757" w:rsidRPr="00A90F45">
        <w:rPr>
          <w:i/>
          <w:iCs/>
        </w:rPr>
        <w:t>. pipiens</w:t>
      </w:r>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w:t>
      </w:r>
      <w:r w:rsidR="003C4446">
        <w:t>was</w:t>
      </w:r>
      <w:r w:rsidR="00101757">
        <w:t xml:space="preserve">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 xml:space="preserve">7). </w:t>
      </w:r>
      <w:r w:rsidR="00A90F45">
        <w:t>Similarly</w:t>
      </w:r>
      <w:r w:rsidR="00E95D31">
        <w:t xml:space="preserve">, </w:t>
      </w:r>
      <w:r w:rsidR="00A90F45">
        <w:t>very low</w:t>
      </w:r>
      <w:r w:rsidR="00E95D31">
        <w:t xml:space="preserve"> IBD </w:t>
      </w:r>
      <w:r w:rsidR="00A90F45">
        <w:t xml:space="preserve">existed </w:t>
      </w:r>
      <w:r w:rsidR="00E95D31">
        <w:t xml:space="preserve">between study areas </w:t>
      </w:r>
      <w:r w:rsidR="00A90F45">
        <w:t xml:space="preserve">for </w:t>
      </w:r>
      <w:r w:rsidR="00A90F45">
        <w:rPr>
          <w:i/>
          <w:iCs/>
        </w:rPr>
        <w:t>M. florea</w:t>
      </w:r>
      <w:r w:rsidR="00A90F45">
        <w:t xml:space="preserve"> </w:t>
      </w:r>
      <w:r w:rsidR="00E95D31">
        <w:t>(estimate = -0.00</w:t>
      </w:r>
      <w:r w:rsidR="003C4446">
        <w:t>02</w:t>
      </w:r>
      <w:r w:rsidR="00E95D31">
        <w:t>; p-value &lt;</w:t>
      </w:r>
      <w:r w:rsidR="00E95D31" w:rsidRPr="004366C6">
        <w:t xml:space="preserve"> 2e-16</w:t>
      </w:r>
      <w:r w:rsidR="00E95D31">
        <w:t>; adjusted R</w:t>
      </w:r>
      <w:r w:rsidR="00E95D31">
        <w:rPr>
          <w:vertAlign w:val="superscript"/>
        </w:rPr>
        <w:t xml:space="preserve">2 </w:t>
      </w:r>
      <w:r w:rsidR="00E95D31">
        <w:t>=</w:t>
      </w:r>
      <w:r w:rsidR="00E95D31" w:rsidRPr="004366C6">
        <w:t xml:space="preserve"> </w:t>
      </w:r>
      <w:r w:rsidR="003C4446">
        <w:t>2</w:t>
      </w:r>
      <w:r w:rsidR="00E95D31" w:rsidRPr="004366C6">
        <w:t>e-05</w:t>
      </w:r>
      <w:r w:rsidR="00E95D31">
        <w:t xml:space="preserve">). </w:t>
      </w:r>
      <w:r w:rsidR="001A2661">
        <w:t xml:space="preserve">For this species there </w:t>
      </w:r>
      <w:r w:rsidR="003C4446">
        <w:t>was</w:t>
      </w:r>
      <w:r w:rsidR="001A2661">
        <w:t xml:space="preserve"> also</w:t>
      </w:r>
      <w:r w:rsidR="00E95D31">
        <w:t xml:space="preserve"> no IBD within Cologne</w:t>
      </w:r>
      <w:r w:rsidR="003C4446">
        <w:t xml:space="preserve"> (</w:t>
      </w:r>
      <w:r w:rsidR="00E95D31">
        <w:t xml:space="preserve">estimate = </w:t>
      </w:r>
      <w:r w:rsidR="00E95D31" w:rsidRPr="004366C6">
        <w:t>-0.000</w:t>
      </w:r>
      <w:r w:rsidR="003C4446">
        <w:t>1</w:t>
      </w:r>
      <w:r w:rsidR="00E95D31">
        <w:t>; p-value = 0.</w:t>
      </w:r>
      <w:r w:rsidR="003C4446">
        <w:t>68</w:t>
      </w:r>
      <w:r w:rsidR="00E95D31">
        <w:t>; adjusted R</w:t>
      </w:r>
      <w:r w:rsidR="00E95D31">
        <w:rPr>
          <w:vertAlign w:val="superscript"/>
        </w:rPr>
        <w:t xml:space="preserve">2 </w:t>
      </w:r>
      <w:r w:rsidR="00E95D31">
        <w:t>=</w:t>
      </w:r>
      <w:r w:rsidR="00E95D31" w:rsidRPr="004366C6">
        <w:t xml:space="preserve"> </w:t>
      </w:r>
      <w:r w:rsidR="00E95D31">
        <w:t>-</w:t>
      </w:r>
      <w:r w:rsidR="003C4446">
        <w:t>5</w:t>
      </w:r>
      <w:r w:rsidR="00E95D31" w:rsidRPr="004366C6">
        <w:t>e-0</w:t>
      </w:r>
      <w:r w:rsidR="00E95D31">
        <w:t>6</w:t>
      </w:r>
      <w:r w:rsidR="003C4446">
        <w:t xml:space="preserve">) or </w:t>
      </w:r>
      <w:r w:rsidR="00E95D31">
        <w:t>Luxembourg</w:t>
      </w:r>
      <w:r w:rsidR="003C4446">
        <w:t xml:space="preserve"> (</w:t>
      </w:r>
      <w:r w:rsidR="00E95D31">
        <w:t xml:space="preserve">estimate = </w:t>
      </w:r>
      <w:r w:rsidR="00E95D31" w:rsidRPr="004366C6">
        <w:t>0.0001</w:t>
      </w:r>
      <w:r w:rsidR="00E95D31">
        <w:t>; p-value = 0.</w:t>
      </w:r>
      <w:r w:rsidR="003C4446">
        <w:t>70</w:t>
      </w:r>
      <w:r w:rsidR="00E95D31">
        <w:t>; adjusted R</w:t>
      </w:r>
      <w:r w:rsidR="00E95D31">
        <w:rPr>
          <w:vertAlign w:val="superscript"/>
        </w:rPr>
        <w:t xml:space="preserve">2 </w:t>
      </w:r>
      <w:r w:rsidR="00E95D31">
        <w:t>=</w:t>
      </w:r>
      <w:r w:rsidR="00E95D31" w:rsidRPr="004366C6">
        <w:t xml:space="preserve"> </w:t>
      </w:r>
      <w:r w:rsidR="00E95D31">
        <w:t>-</w:t>
      </w:r>
      <w:r w:rsidR="003C4446">
        <w:t>1</w:t>
      </w:r>
      <w:r w:rsidR="00E95D31" w:rsidRPr="004366C6">
        <w:t>e-0</w:t>
      </w:r>
      <w:r w:rsidR="003C4446">
        <w:t>5</w:t>
      </w:r>
      <w:r w:rsidR="00E95D31">
        <w:t xml:space="preserve">). </w:t>
      </w:r>
      <w:r w:rsidR="000E4B2B">
        <w:t>Mantel correlograms did not show a significant correlation in any distance classes within study areas (all p-values &gt; 0.09).</w:t>
      </w:r>
      <w:r w:rsidR="008C163B">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xml:space="preserve">. </w:t>
      </w:r>
      <w:commentRangeStart w:id="94"/>
      <w:r>
        <w:t>C</w:t>
      </w:r>
      <w:r w:rsidRPr="006104F9">
        <w:t>lustering s</w:t>
      </w:r>
      <w:commentRangeEnd w:id="94"/>
      <w:r w:rsidR="008549B8">
        <w:rPr>
          <w:rStyle w:val="CommentReference"/>
        </w:rPr>
        <w:commentReference w:id="94"/>
      </w:r>
      <w:r w:rsidRPr="006104F9">
        <w:t>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pipiens</w:t>
            </w:r>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en-GB" w:eastAsia="en-GB"/>
        </w:rPr>
        <w:lastRenderedPageBreak/>
        <mc:AlternateContent>
          <mc:Choice Requires="wps">
            <w:drawing>
              <wp:anchor distT="45720" distB="45720" distL="114300" distR="114300" simplePos="0" relativeHeight="251720704" behindDoc="1" locked="0" layoutInCell="1" allowOverlap="1" wp14:anchorId="56DC201B" wp14:editId="7E4B0754">
                <wp:simplePos x="0" y="0"/>
                <wp:positionH relativeFrom="column">
                  <wp:posOffset>-323850</wp:posOffset>
                </wp:positionH>
                <wp:positionV relativeFrom="paragraph">
                  <wp:posOffset>-762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1C4D16" w:rsidRPr="00F3668F" w:rsidRDefault="001C4D16"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25.5pt;margin-top:-6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buCwIAAPUDAAAOAAAAZHJzL2Uyb0RvYy54bWysU9uO0zAQfUfiHyy/06Q32I2arpYuRUjL&#10;RVr4AMdxGgvHY8Zuk+XrGTvZboE3hB8sj2d8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" stroked="f">
                <v:textbox>
                  <w:txbxContent>
                    <w:p w14:paraId="72B72FC1" w14:textId="77777777" w:rsidR="001C4D16" w:rsidRPr="00F3668F" w:rsidRDefault="001C4D16"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15D29F02" w:rsidR="00526715" w:rsidRDefault="00852421" w:rsidP="00186566">
      <w:pPr>
        <w:rPr>
          <w:b/>
          <w:bCs/>
        </w:rPr>
      </w:pPr>
      <w:r>
        <w:rPr>
          <w:noProof/>
          <w:lang w:val="en-GB" w:eastAsia="en-GB"/>
        </w:rPr>
        <mc:AlternateContent>
          <mc:Choice Requires="wps">
            <w:drawing>
              <wp:anchor distT="45720" distB="45720" distL="114300" distR="114300" simplePos="0" relativeHeight="251722752" behindDoc="1" locked="0" layoutInCell="1" allowOverlap="1" wp14:anchorId="07483BDC" wp14:editId="1BE14E3F">
                <wp:simplePos x="0" y="0"/>
                <wp:positionH relativeFrom="column">
                  <wp:posOffset>-323850</wp:posOffset>
                </wp:positionH>
                <wp:positionV relativeFrom="paragraph">
                  <wp:posOffset>2607310</wp:posOffset>
                </wp:positionV>
                <wp:extent cx="420534" cy="3143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18DB2499" w14:textId="7865037B" w:rsidR="001C4D16" w:rsidRPr="00F3668F" w:rsidRDefault="001C4D16" w:rsidP="00852421">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83BDC" id="_x0000_s1027" type="#_x0000_t202" style="position:absolute;margin-left:-25.5pt;margin-top:205.3pt;width:33.1pt;height:24.75pt;z-index:-251593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0j/DgIAAPwDAAAOAAAAZHJzL2Uyb0RvYy54bWysU9uO0zAQfUfiHyy/06Q32I2arpYuRUjL&#10;RVr4AMdxGgvHY8Zuk+XrGTvZboE3hB8sj8dz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" stroked="f">
                <v:textbox>
                  <w:txbxContent>
                    <w:p w14:paraId="18DB2499" w14:textId="7865037B" w:rsidR="001C4D16" w:rsidRPr="00F3668F" w:rsidRDefault="001C4D16" w:rsidP="00852421">
                      <w:r>
                        <w:t>B</w:t>
                      </w:r>
                      <w:r w:rsidRPr="00F3668F">
                        <w:t>)</w:t>
                      </w:r>
                    </w:p>
                  </w:txbxContent>
                </v:textbox>
              </v:shape>
            </w:pict>
          </mc:Fallback>
        </mc:AlternateContent>
      </w:r>
      <w:r w:rsidR="00526715">
        <w:rPr>
          <w:noProof/>
          <w:lang w:val="en-GB" w:eastAsia="en-GB"/>
        </w:rPr>
        <mc:AlternateContent>
          <mc:Choice Requires="wps">
            <w:drawing>
              <wp:anchor distT="45720" distB="45720" distL="114300" distR="114300" simplePos="0" relativeHeight="251718656" behindDoc="0" locked="0" layoutInCell="1" allowOverlap="1" wp14:anchorId="4EDFC424" wp14:editId="3D1AE7DC">
                <wp:simplePos x="0" y="0"/>
                <wp:positionH relativeFrom="column">
                  <wp:posOffset>1352550</wp:posOffset>
                </wp:positionH>
                <wp:positionV relativeFrom="paragraph">
                  <wp:posOffset>227393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1C4D16" w:rsidRDefault="001C4D16" w:rsidP="00C84320">
                            <w:r>
                              <w:t>Cologne</w:t>
                            </w:r>
                            <w:r>
                              <w:tab/>
                            </w:r>
                            <w:r>
                              <w:tab/>
                            </w:r>
                            <w:r>
                              <w:tab/>
                              <w:t xml:space="preserve">                       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8" type="#_x0000_t202" style="position:absolute;margin-left:106.5pt;margin-top:179.0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" stroked="f">
                <v:textbox>
                  <w:txbxContent>
                    <w:p w14:paraId="455FD93B" w14:textId="0B88441B" w:rsidR="001C4D16" w:rsidRDefault="001C4D16" w:rsidP="00C84320">
                      <w:r>
                        <w:t>Cologne</w:t>
                      </w:r>
                      <w:r>
                        <w:tab/>
                      </w:r>
                      <w:r>
                        <w:tab/>
                      </w:r>
                      <w:r>
                        <w:tab/>
                        <w:t xml:space="preserve">                       Luxembourg</w:t>
                      </w:r>
                    </w:p>
                  </w:txbxContent>
                </v:textbox>
              </v:shape>
            </w:pict>
          </mc:Fallback>
        </mc:AlternateContent>
      </w:r>
      <w:r w:rsidR="00526715">
        <w:rPr>
          <w:noProof/>
          <w:lang w:val="en-GB" w:eastAsia="en-GB"/>
        </w:rPr>
        <w:drawing>
          <wp:inline distT="0" distB="0" distL="0" distR="0" wp14:anchorId="12459EB7" wp14:editId="6864501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096010"/>
                    </a:xfrm>
                    <a:prstGeom prst="rect">
                      <a:avLst/>
                    </a:prstGeom>
                  </pic:spPr>
                </pic:pic>
              </a:graphicData>
            </a:graphic>
          </wp:inline>
        </w:drawing>
      </w:r>
      <w:r w:rsidR="00526715">
        <w:rPr>
          <w:noProof/>
          <w:lang w:val="en-GB" w:eastAsia="en-GB"/>
        </w:rPr>
        <w:drawing>
          <wp:inline distT="0" distB="0" distL="0" distR="0" wp14:anchorId="0EBDD5DD" wp14:editId="01944582">
            <wp:extent cx="5731510" cy="10744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074420"/>
                    </a:xfrm>
                    <a:prstGeom prst="rect">
                      <a:avLst/>
                    </a:prstGeom>
                  </pic:spPr>
                </pic:pic>
              </a:graphicData>
            </a:graphic>
          </wp:inline>
        </w:drawing>
      </w:r>
    </w:p>
    <w:p w14:paraId="421001A7" w14:textId="58E64ADB" w:rsidR="00526715" w:rsidRDefault="00852421" w:rsidP="00186566">
      <w:pPr>
        <w:rPr>
          <w:b/>
          <w:bCs/>
        </w:rPr>
      </w:pPr>
      <w:r>
        <w:rPr>
          <w:noProof/>
          <w:lang w:val="en-GB" w:eastAsia="en-GB"/>
        </w:rPr>
        <mc:AlternateContent>
          <mc:Choice Requires="wps">
            <w:drawing>
              <wp:anchor distT="45720" distB="45720" distL="114300" distR="114300" simplePos="0" relativeHeight="251667456" behindDoc="0" locked="0" layoutInCell="1" allowOverlap="1" wp14:anchorId="5A23786F" wp14:editId="5C8856B6">
                <wp:simplePos x="0" y="0"/>
                <wp:positionH relativeFrom="column">
                  <wp:posOffset>1603375</wp:posOffset>
                </wp:positionH>
                <wp:positionV relativeFrom="paragraph">
                  <wp:posOffset>360108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1C4D16" w:rsidRDefault="001C4D16"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9" type="#_x0000_t202" style="position:absolute;margin-left:126.25pt;margin-top:2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" stroked="f">
                <v:textbox>
                  <w:txbxContent>
                    <w:p w14:paraId="520E6485" w14:textId="386E1118" w:rsidR="001C4D16" w:rsidRDefault="001C4D16" w:rsidP="00B41FD6">
                      <w:r>
                        <w:t>Luxembourg</w:t>
                      </w:r>
                      <w:r>
                        <w:tab/>
                      </w:r>
                      <w:r>
                        <w:tab/>
                      </w:r>
                      <w:r>
                        <w:tab/>
                      </w:r>
                      <w:r>
                        <w:tab/>
                        <w:t xml:space="preserve">       Cologne</w:t>
                      </w:r>
                    </w:p>
                  </w:txbxContent>
                </v:textbox>
              </v:shape>
            </w:pict>
          </mc:Fallback>
        </mc:AlternateContent>
      </w:r>
      <w:proofErr w:type="spellStart"/>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proofErr w:type="spellEnd"/>
      <w:r w:rsidR="009A798F" w:rsidRPr="00ED0515">
        <w:rPr>
          <w:rFonts w:eastAsia="Times New Roman" w:cs="Times New Roman"/>
          <w:b/>
          <w:bCs/>
          <w:i/>
          <w:iCs/>
          <w:color w:val="000000"/>
          <w:sz w:val="22"/>
          <w:lang w:val="en-GB" w:eastAsia="en-GB"/>
        </w:rPr>
        <w:t xml:space="preserve"> pipiens</w:t>
      </w:r>
      <w:r w:rsidR="00526715">
        <w:rPr>
          <w:noProof/>
          <w:lang w:val="en-GB" w:eastAsia="en-GB"/>
        </w:rPr>
        <w:drawing>
          <wp:inline distT="0" distB="0" distL="0" distR="0" wp14:anchorId="72D3557E" wp14:editId="111937FE">
            <wp:extent cx="5731510" cy="1104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73956"/>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en-GB" w:eastAsia="en-GB"/>
        </w:rPr>
        <w:drawing>
          <wp:inline distT="0" distB="0" distL="0" distR="0" wp14:anchorId="3F9553F8" wp14:editId="749A7125">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lang w:val="en-GB" w:eastAsia="en-GB"/>
        </w:rPr>
        <w:drawing>
          <wp:inline distT="0" distB="0" distL="0" distR="0" wp14:anchorId="4E2880D4" wp14:editId="67571A3F">
            <wp:extent cx="5731510" cy="1051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75213" b="1"/>
                    <a:stretch/>
                  </pic:blipFill>
                  <pic:spPr bwMode="auto">
                    <a:xfrm>
                      <a:off x="0" y="0"/>
                      <a:ext cx="5731510" cy="105156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77777777" w:rsidR="00CF48E1" w:rsidRDefault="00C84320" w:rsidP="00186566">
      <w:pPr>
        <w:rPr>
          <w:b/>
          <w:bCs/>
        </w:rPr>
      </w:pPr>
      <w:r w:rsidRPr="007717BC">
        <w:rPr>
          <w:b/>
          <w:bCs/>
        </w:rPr>
        <w:t xml:space="preserve"> </w:t>
      </w:r>
    </w:p>
    <w:p w14:paraId="154A84F1" w14:textId="6A40BE92"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2</w:t>
      </w:r>
      <w:r w:rsidR="000211A1">
        <w:t xml:space="preserve"> and </w:t>
      </w:r>
      <w:r w:rsidR="003C3A52">
        <w:rPr>
          <w:i/>
          <w:iCs/>
        </w:rPr>
        <w:t>K</w:t>
      </w:r>
      <w:r w:rsidR="000211A1">
        <w:t>=6</w:t>
      </w:r>
      <w:r w:rsidR="003C3A52">
        <w:t xml:space="preserve"> 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C92331">
        <w:t xml:space="preserve">Note that for </w:t>
      </w:r>
      <w:r w:rsidR="00C92331" w:rsidRPr="00C92331">
        <w:rPr>
          <w:i/>
          <w:iCs/>
        </w:rPr>
        <w:t>K</w:t>
      </w:r>
      <w:r w:rsidR="00C92331">
        <w:t>=</w:t>
      </w:r>
      <w:r w:rsidR="006150F2">
        <w:t>6</w:t>
      </w:r>
      <w:r w:rsidR="00C92331">
        <w:t xml:space="preserve"> </w:t>
      </w:r>
      <w:r w:rsidR="006150F2">
        <w:t>(</w:t>
      </w:r>
      <w:r w:rsidR="006150F2">
        <w:rPr>
          <w:i/>
          <w:iCs/>
        </w:rPr>
        <w:t>M. florea</w:t>
      </w:r>
      <w:r w:rsidR="006150F2">
        <w:t>)</w:t>
      </w:r>
      <w:r w:rsidR="006150F2" w:rsidRPr="006150F2">
        <w:t xml:space="preserve"> </w:t>
      </w:r>
      <w:r w:rsidR="00C92331">
        <w:t xml:space="preserve">and </w:t>
      </w:r>
      <w:r w:rsidR="00C92331" w:rsidRPr="00C92331">
        <w:rPr>
          <w:i/>
          <w:iCs/>
        </w:rPr>
        <w:t>K</w:t>
      </w:r>
      <w:r w:rsidR="00C92331">
        <w:t xml:space="preserve">=3 </w:t>
      </w:r>
      <w:r w:rsidR="006150F2">
        <w:t>(</w:t>
      </w:r>
      <w:r w:rsidR="006150F2">
        <w:rPr>
          <w:i/>
          <w:iCs/>
        </w:rPr>
        <w:t>S. pipiens</w:t>
      </w:r>
      <w:r w:rsidR="006150F2">
        <w:t xml:space="preserve">) </w:t>
      </w:r>
      <w:r w:rsidR="00C92331">
        <w:t>we displayed the average of runs for the major mode.</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53A5BAE" w14:textId="6C12A019" w:rsidR="00DF4911" w:rsidRPr="00A90F45" w:rsidRDefault="002C3192" w:rsidP="00186566">
      <w:pPr>
        <w:rPr>
          <w:noProof/>
          <w:lang w:val="en-GB"/>
        </w:rPr>
      </w:pPr>
      <w:r w:rsidRPr="008247FA">
        <w:rPr>
          <w:noProof/>
          <w:lang w:val="en-GB" w:eastAsia="en-GB"/>
        </w:rPr>
        <w:lastRenderedPageBreak/>
        <w:drawing>
          <wp:anchor distT="0" distB="0" distL="114300" distR="114300" simplePos="0" relativeHeight="251689984" behindDoc="0" locked="0" layoutInCell="1" allowOverlap="1" wp14:anchorId="45E9627E" wp14:editId="4531D901">
            <wp:simplePos x="0" y="0"/>
            <wp:positionH relativeFrom="column">
              <wp:posOffset>3336290</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en-GB" w:eastAsia="en-GB"/>
        </w:rPr>
        <mc:AlternateContent>
          <mc:Choice Requires="wps">
            <w:drawing>
              <wp:anchor distT="45720" distB="45720" distL="114300" distR="114300" simplePos="0" relativeHeight="251703296" behindDoc="0" locked="0" layoutInCell="1" allowOverlap="1" wp14:anchorId="0D7D5C6E" wp14:editId="32883B0C">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1C4D16" w:rsidRPr="00F3668F" w:rsidRDefault="001C4D16"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30"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35mDwIAAPwDAAAOAAAAZHJzL2Uyb0RvYy54bWysU9uO0zAQfUfiHyy/06Q32I2arpYuRUjL&#10;RVr4AMdxGgvHY8Zuk+XrGTvZboE3hB8sj8dz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" stroked="f">
                <v:textbox>
                  <w:txbxContent>
                    <w:p w14:paraId="66FA514B" w14:textId="6A458242" w:rsidR="001C4D16" w:rsidRPr="00F3668F" w:rsidRDefault="001C4D16" w:rsidP="00F3668F">
                      <w:r w:rsidRPr="00F3668F">
                        <w:t>A)</w:t>
                      </w:r>
                    </w:p>
                  </w:txbxContent>
                </v:textbox>
              </v:shape>
            </w:pict>
          </mc:Fallback>
        </mc:AlternateContent>
      </w:r>
      <w:r w:rsidR="00F3668F">
        <w:rPr>
          <w:noProof/>
          <w:lang w:val="en-GB" w:eastAsia="en-GB"/>
        </w:rPr>
        <mc:AlternateContent>
          <mc:Choice Requires="wps">
            <w:drawing>
              <wp:anchor distT="45720" distB="45720" distL="114300" distR="114300" simplePos="0" relativeHeight="251693056" behindDoc="1" locked="0" layoutInCell="1" allowOverlap="1" wp14:anchorId="4B023170" wp14:editId="2F4E00D2">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1C4D16" w:rsidRPr="00F3668F" w:rsidRDefault="001C4D16"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31"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" stroked="f">
                <v:textbox>
                  <w:txbxContent>
                    <w:p w14:paraId="35CAE59F" w14:textId="6E04C204" w:rsidR="001C4D16" w:rsidRPr="00F3668F" w:rsidRDefault="001C4D16" w:rsidP="00DF4911">
                      <w:pPr>
                        <w:rPr>
                          <w:sz w:val="20"/>
                        </w:rPr>
                      </w:pPr>
                      <w:r w:rsidRPr="00F3668F">
                        <w:rPr>
                          <w:sz w:val="20"/>
                        </w:rPr>
                        <w:t>Density</w:t>
                      </w:r>
                    </w:p>
                  </w:txbxContent>
                </v:textbox>
              </v:shape>
            </w:pict>
          </mc:Fallback>
        </mc:AlternateContent>
      </w:r>
      <w:r w:rsidR="00F3668F">
        <w:rPr>
          <w:noProof/>
          <w:lang w:val="en-GB" w:eastAsia="en-GB"/>
        </w:rPr>
        <mc:AlternateContent>
          <mc:Choice Requires="wps">
            <w:drawing>
              <wp:anchor distT="45720" distB="45720" distL="114300" distR="114300" simplePos="0" relativeHeight="251701248" behindDoc="0" locked="0" layoutInCell="1" allowOverlap="1" wp14:anchorId="0C9C2C7A" wp14:editId="66275232">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B68EE6B" w:rsidR="001C4D16" w:rsidRDefault="001C4D16" w:rsidP="00F3668F">
                            <w:r>
                              <w:rPr>
                                <w:i/>
                              </w:rPr>
                              <w:t xml:space="preserve">M. florea </w:t>
                            </w:r>
                            <w:r>
                              <w:rPr>
                                <w:i/>
                              </w:rPr>
                              <w:tab/>
                            </w:r>
                            <w:r>
                              <w:rPr>
                                <w:i/>
                              </w:rPr>
                              <w:tab/>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2"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" stroked="f">
                <v:textbox>
                  <w:txbxContent>
                    <w:p w14:paraId="09CAEFB0" w14:textId="2B68EE6B" w:rsidR="001C4D16" w:rsidRDefault="001C4D16" w:rsidP="00F3668F">
                      <w:r>
                        <w:rPr>
                          <w:i/>
                        </w:rPr>
                        <w:t xml:space="preserve">M. florea </w:t>
                      </w:r>
                      <w:r>
                        <w:rPr>
                          <w:i/>
                        </w:rPr>
                        <w:tab/>
                      </w:r>
                      <w:r>
                        <w:rPr>
                          <w:i/>
                        </w:rPr>
                        <w:tab/>
                      </w:r>
                      <w:r>
                        <w:rPr>
                          <w:i/>
                        </w:rPr>
                        <w:tab/>
                      </w:r>
                      <w:r>
                        <w:rPr>
                          <w:i/>
                        </w:rPr>
                        <w:tab/>
                      </w:r>
                      <w:r>
                        <w:rPr>
                          <w:i/>
                        </w:rPr>
                        <w:tab/>
                        <w:t xml:space="preserve">      S. pipiens</w:t>
                      </w:r>
                    </w:p>
                  </w:txbxContent>
                </v:textbox>
              </v:shape>
            </w:pict>
          </mc:Fallback>
        </mc:AlternateContent>
      </w:r>
      <w:r w:rsidR="007306E4" w:rsidRPr="00A90F45">
        <w:rPr>
          <w:noProof/>
          <w:lang w:val="en-GB"/>
        </w:rPr>
        <w:t xml:space="preserve"> </w:t>
      </w:r>
    </w:p>
    <w:p w14:paraId="07DA22E6" w14:textId="26EDBF01" w:rsidR="00DF4911" w:rsidRPr="00A90F45" w:rsidRDefault="002C3192" w:rsidP="00186566">
      <w:pPr>
        <w:rPr>
          <w:noProof/>
          <w:lang w:val="en-GB"/>
        </w:rPr>
      </w:pPr>
      <w:r w:rsidRPr="0091056A">
        <w:rPr>
          <w:noProof/>
          <w:lang w:val="en-GB" w:eastAsia="en-GB"/>
        </w:rPr>
        <w:drawing>
          <wp:anchor distT="0" distB="0" distL="114300" distR="114300" simplePos="0" relativeHeight="251709440" behindDoc="1" locked="0" layoutInCell="1" allowOverlap="1" wp14:anchorId="27A6DEC5" wp14:editId="7AEAF831">
            <wp:simplePos x="0" y="0"/>
            <wp:positionH relativeFrom="column">
              <wp:posOffset>238125</wp:posOffset>
            </wp:positionH>
            <wp:positionV relativeFrom="paragraph">
              <wp:posOffset>2286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CA6E1C" w14:textId="17F35633" w:rsidR="00DF4911" w:rsidRPr="00A90F45" w:rsidRDefault="00DF4911" w:rsidP="00186566">
      <w:pPr>
        <w:rPr>
          <w:noProof/>
          <w:lang w:val="en-GB"/>
        </w:rPr>
      </w:pPr>
    </w:p>
    <w:p w14:paraId="1F618EF6" w14:textId="6A2AAC26" w:rsidR="00DF4911" w:rsidRPr="00A90F45" w:rsidRDefault="00DF4911" w:rsidP="00186566">
      <w:pPr>
        <w:rPr>
          <w:noProof/>
          <w:lang w:val="en-GB"/>
        </w:rPr>
      </w:pPr>
    </w:p>
    <w:p w14:paraId="5E389E4C" w14:textId="2194D7CB" w:rsidR="00DF4911" w:rsidRPr="00A90F45" w:rsidRDefault="002C3192" w:rsidP="00186566">
      <w:pPr>
        <w:rPr>
          <w:noProof/>
          <w:lang w:val="en-GB"/>
        </w:rPr>
      </w:pPr>
      <w:r>
        <w:rPr>
          <w:noProof/>
          <w:lang w:val="en-GB" w:eastAsia="en-GB"/>
        </w:rPr>
        <mc:AlternateContent>
          <mc:Choice Requires="wps">
            <w:drawing>
              <wp:anchor distT="45720" distB="45720" distL="114300" distR="114300" simplePos="0" relativeHeight="251686912" behindDoc="1" locked="0" layoutInCell="1" allowOverlap="1" wp14:anchorId="787BA45C" wp14:editId="67C6D0C1">
                <wp:simplePos x="0" y="0"/>
                <wp:positionH relativeFrom="column">
                  <wp:posOffset>2240280</wp:posOffset>
                </wp:positionH>
                <wp:positionV relativeFrom="paragraph">
                  <wp:posOffset>8255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1C4D16" w:rsidRPr="00F3668F" w:rsidRDefault="001C4D16"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3" type="#_x0000_t202" style="position:absolute;margin-left:176.4pt;margin-top:6.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" stroked="f">
                <v:textbox>
                  <w:txbxContent>
                    <w:p w14:paraId="48581D7E" w14:textId="55BC6B50" w:rsidR="001C4D16" w:rsidRPr="00F3668F" w:rsidRDefault="001C4D16" w:rsidP="00DF4911">
                      <w:pPr>
                        <w:rPr>
                          <w:sz w:val="20"/>
                        </w:rPr>
                      </w:pPr>
                      <w:r w:rsidRPr="00F3668F">
                        <w:rPr>
                          <w:sz w:val="20"/>
                        </w:rPr>
                        <w:t>Discrimination function</w:t>
                      </w:r>
                    </w:p>
                  </w:txbxContent>
                </v:textbox>
              </v:shape>
            </w:pict>
          </mc:Fallback>
        </mc:AlternateContent>
      </w:r>
      <w:r w:rsidR="00F3668F">
        <w:rPr>
          <w:noProof/>
          <w:lang w:val="en-GB" w:eastAsia="en-GB"/>
        </w:rPr>
        <mc:AlternateContent>
          <mc:Choice Requires="wps">
            <w:drawing>
              <wp:anchor distT="45720" distB="45720" distL="114300" distR="114300" simplePos="0" relativeHeight="251705344" behindDoc="0" locked="0" layoutInCell="1" allowOverlap="1" wp14:anchorId="77BF9961" wp14:editId="1F374672">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1C4D16" w:rsidRPr="00F3668F" w:rsidRDefault="001C4D16"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4"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" stroked="f">
                <v:textbox>
                  <w:txbxContent>
                    <w:p w14:paraId="50BD327A" w14:textId="2F442246" w:rsidR="001C4D16" w:rsidRPr="00F3668F" w:rsidRDefault="001C4D16" w:rsidP="00F3668F">
                      <w:r>
                        <w:t>B</w:t>
                      </w:r>
                      <w:r w:rsidRPr="00F3668F">
                        <w:t>)</w:t>
                      </w:r>
                    </w:p>
                  </w:txbxContent>
                </v:textbox>
              </v:shape>
            </w:pict>
          </mc:Fallback>
        </mc:AlternateContent>
      </w:r>
    </w:p>
    <w:p w14:paraId="2C23DCDA" w14:textId="0FB00D36" w:rsidR="00AE0B66" w:rsidRPr="00A90F45" w:rsidRDefault="002C3192" w:rsidP="00186566">
      <w:pPr>
        <w:rPr>
          <w:noProof/>
          <w:lang w:val="en-GB"/>
        </w:rPr>
      </w:pPr>
      <w:r w:rsidRPr="00D84E1C">
        <w:rPr>
          <w:noProof/>
          <w:lang w:val="en-GB" w:eastAsia="en-GB"/>
        </w:rPr>
        <w:drawing>
          <wp:anchor distT="0" distB="0" distL="114300" distR="114300" simplePos="0" relativeHeight="251710464" behindDoc="0" locked="0" layoutInCell="1" allowOverlap="1" wp14:anchorId="3754B1AC" wp14:editId="232D9A8C">
            <wp:simplePos x="0" y="0"/>
            <wp:positionH relativeFrom="column">
              <wp:posOffset>205105</wp:posOffset>
            </wp:positionH>
            <wp:positionV relativeFrom="paragraph">
              <wp:posOffset>19367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sidRPr="009826ED">
        <w:rPr>
          <w:noProof/>
          <w:lang w:val="en-GB" w:eastAsia="en-GB"/>
        </w:rPr>
        <w:drawing>
          <wp:anchor distT="0" distB="0" distL="114300" distR="114300" simplePos="0" relativeHeight="251691008" behindDoc="0" locked="0" layoutInCell="1" allowOverlap="1" wp14:anchorId="426F962C" wp14:editId="6F39F2AA">
            <wp:simplePos x="0" y="0"/>
            <wp:positionH relativeFrom="column">
              <wp:posOffset>3345815</wp:posOffset>
            </wp:positionH>
            <wp:positionV relativeFrom="paragraph">
              <wp:posOffset>18986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43D1C302" w14:textId="5AA13E05" w:rsidR="009826ED" w:rsidRPr="00A90F45" w:rsidRDefault="009826ED" w:rsidP="00186566">
      <w:pPr>
        <w:rPr>
          <w:noProof/>
          <w:lang w:val="en-GB"/>
        </w:rPr>
      </w:pPr>
    </w:p>
    <w:p w14:paraId="78BC755B" w14:textId="3F94F549" w:rsidR="000B2CB3" w:rsidRPr="00A90F45" w:rsidRDefault="000B2CB3" w:rsidP="00186566">
      <w:pPr>
        <w:rPr>
          <w:noProof/>
          <w:lang w:val="en-GB"/>
        </w:rPr>
      </w:pPr>
    </w:p>
    <w:p w14:paraId="3D467B37" w14:textId="09FF6923" w:rsidR="00A61574" w:rsidRPr="00A90F45" w:rsidRDefault="00F3668F" w:rsidP="00C02CE4">
      <w:pPr>
        <w:rPr>
          <w:b/>
          <w:bCs/>
          <w:lang w:val="en-GB"/>
        </w:rPr>
      </w:pPr>
      <w:r>
        <w:rPr>
          <w:noProof/>
          <w:lang w:val="en-GB" w:eastAsia="en-GB"/>
        </w:rPr>
        <mc:AlternateContent>
          <mc:Choice Requires="wps">
            <w:drawing>
              <wp:anchor distT="45720" distB="45720" distL="114300" distR="114300" simplePos="0" relativeHeight="251707392" behindDoc="0" locked="0" layoutInCell="1" allowOverlap="1" wp14:anchorId="16EB013F" wp14:editId="1D1F6037">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1C4D16" w:rsidRPr="00F3668F" w:rsidRDefault="001C4D16"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5"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" stroked="f">
                <v:textbox>
                  <w:txbxContent>
                    <w:p w14:paraId="69AE14CB" w14:textId="253250BC" w:rsidR="001C4D16" w:rsidRPr="00F3668F" w:rsidRDefault="001C4D16" w:rsidP="00F3668F">
                      <w:r>
                        <w:t>C</w:t>
                      </w:r>
                      <w:r w:rsidRPr="00F3668F">
                        <w:t>)</w:t>
                      </w:r>
                    </w:p>
                  </w:txbxContent>
                </v:textbox>
              </v:shape>
            </w:pict>
          </mc:Fallback>
        </mc:AlternateContent>
      </w:r>
    </w:p>
    <w:p w14:paraId="1BABA46F" w14:textId="03B09F5E" w:rsidR="00C02CE4" w:rsidRPr="00A90F45" w:rsidRDefault="002C3192" w:rsidP="00186566">
      <w:pPr>
        <w:rPr>
          <w:b/>
          <w:bCs/>
          <w:lang w:val="en-GB"/>
        </w:rPr>
      </w:pPr>
      <w:r w:rsidRPr="009826ED">
        <w:rPr>
          <w:noProof/>
          <w:lang w:val="en-GB" w:eastAsia="en-GB"/>
        </w:rPr>
        <w:drawing>
          <wp:anchor distT="0" distB="0" distL="114300" distR="114300" simplePos="0" relativeHeight="251679744" behindDoc="0" locked="0" layoutInCell="1" allowOverlap="1" wp14:anchorId="7DAC3B73" wp14:editId="4EA5661E">
            <wp:simplePos x="0" y="0"/>
            <wp:positionH relativeFrom="column">
              <wp:posOffset>413512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en-GB" w:eastAsia="en-GB"/>
        </w:rPr>
        <w:drawing>
          <wp:anchor distT="0" distB="0" distL="114300" distR="114300" simplePos="0" relativeHeight="251712512" behindDoc="0" locked="0" layoutInCell="1" allowOverlap="1" wp14:anchorId="061D5F89" wp14:editId="366FBEC7">
            <wp:simplePos x="0" y="0"/>
            <wp:positionH relativeFrom="column">
              <wp:posOffset>922655</wp:posOffset>
            </wp:positionH>
            <wp:positionV relativeFrom="paragraph">
              <wp:posOffset>14287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68F">
        <w:rPr>
          <w:noProof/>
          <w:lang w:val="en-GB" w:eastAsia="en-GB"/>
        </w:rPr>
        <mc:AlternateContent>
          <mc:Choice Requires="wps">
            <w:drawing>
              <wp:anchor distT="45720" distB="45720" distL="114300" distR="114300" simplePos="0" relativeHeight="251684864" behindDoc="0" locked="0" layoutInCell="1" allowOverlap="1" wp14:anchorId="45025098" wp14:editId="77F6AC36">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1C4D16" w:rsidRPr="00F3668F" w:rsidRDefault="001C4D16"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6"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" stroked="f">
                <v:textbox>
                  <w:txbxContent>
                    <w:p w14:paraId="3818B404" w14:textId="6DF0D624" w:rsidR="001C4D16" w:rsidRPr="00F3668F" w:rsidRDefault="001C4D16" w:rsidP="009826ED">
                      <w:pPr>
                        <w:rPr>
                          <w:sz w:val="20"/>
                        </w:rPr>
                      </w:pPr>
                      <w:r w:rsidRPr="00F3668F">
                        <w:rPr>
                          <w:sz w:val="20"/>
                        </w:rPr>
                        <w:t>Cologne</w:t>
                      </w:r>
                    </w:p>
                  </w:txbxContent>
                </v:textbox>
              </v:shape>
            </w:pict>
          </mc:Fallback>
        </mc:AlternateContent>
      </w:r>
    </w:p>
    <w:p w14:paraId="22FA1A15" w14:textId="59E3F78E" w:rsidR="00A61574" w:rsidRPr="00A90F45" w:rsidRDefault="00675EBE" w:rsidP="00186566">
      <w:pPr>
        <w:rPr>
          <w:b/>
          <w:bCs/>
          <w:lang w:val="en-GB"/>
        </w:rPr>
      </w:pPr>
      <w:r w:rsidRPr="009826ED">
        <w:rPr>
          <w:noProof/>
          <w:lang w:val="en-GB" w:eastAsia="en-GB"/>
        </w:rPr>
        <w:drawing>
          <wp:anchor distT="0" distB="0" distL="114300" distR="114300" simplePos="0" relativeHeight="251680768" behindDoc="0" locked="0" layoutInCell="1" allowOverlap="1" wp14:anchorId="45562CE9" wp14:editId="78698112">
            <wp:simplePos x="0" y="0"/>
            <wp:positionH relativeFrom="column">
              <wp:posOffset>4077970</wp:posOffset>
            </wp:positionH>
            <wp:positionV relativeFrom="paragraph">
              <wp:posOffset>46482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24">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58FD3597" w14:textId="101159A1" w:rsidR="00A90A2B" w:rsidRPr="00A90F45" w:rsidRDefault="002C3192" w:rsidP="00186566">
      <w:pPr>
        <w:rPr>
          <w:b/>
          <w:bCs/>
          <w:lang w:val="en-GB"/>
        </w:rPr>
      </w:pPr>
      <w:r w:rsidRPr="00D84E1C">
        <w:rPr>
          <w:b/>
          <w:bCs/>
          <w:noProof/>
          <w:lang w:val="en-GB" w:eastAsia="en-GB"/>
        </w:rPr>
        <w:drawing>
          <wp:anchor distT="0" distB="0" distL="114300" distR="114300" simplePos="0" relativeHeight="251711488" behindDoc="0" locked="0" layoutInCell="1" allowOverlap="1" wp14:anchorId="3AAE7F18" wp14:editId="4AE3D9A1">
            <wp:simplePos x="0" y="0"/>
            <wp:positionH relativeFrom="column">
              <wp:posOffset>855345</wp:posOffset>
            </wp:positionH>
            <wp:positionV relativeFrom="paragraph">
              <wp:posOffset>12192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5">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en-GB" w:eastAsia="en-GB"/>
        </w:rPr>
        <mc:AlternateContent>
          <mc:Choice Requires="wps">
            <w:drawing>
              <wp:anchor distT="45720" distB="45720" distL="114300" distR="114300" simplePos="0" relativeHeight="251682816" behindDoc="0" locked="0" layoutInCell="1" allowOverlap="1" wp14:anchorId="38A17A79" wp14:editId="48E94E7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1C4D16" w:rsidRPr="00F3668F" w:rsidRDefault="001C4D16"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7"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" stroked="f">
                <v:textbox>
                  <w:txbxContent>
                    <w:p w14:paraId="708D268D" w14:textId="4F58C020" w:rsidR="001C4D16" w:rsidRPr="00F3668F" w:rsidRDefault="001C4D16" w:rsidP="009826ED">
                      <w:pPr>
                        <w:rPr>
                          <w:sz w:val="20"/>
                        </w:rPr>
                      </w:pPr>
                      <w:r w:rsidRPr="00F3668F">
                        <w:rPr>
                          <w:sz w:val="20"/>
                        </w:rPr>
                        <w:t>Luxembourg</w:t>
                      </w:r>
                    </w:p>
                  </w:txbxContent>
                </v:textbox>
              </v:shape>
            </w:pict>
          </mc:Fallback>
        </mc:AlternateContent>
      </w:r>
    </w:p>
    <w:p w14:paraId="17AD9445" w14:textId="11C6B407" w:rsidR="00F3668F" w:rsidRPr="00A90F45" w:rsidRDefault="00F3668F" w:rsidP="00186566">
      <w:pPr>
        <w:rPr>
          <w:b/>
          <w:bCs/>
          <w:lang w:val="en-GB"/>
        </w:rPr>
      </w:pPr>
    </w:p>
    <w:p w14:paraId="39041018" w14:textId="2D6586A4"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 xml:space="preserve">C) Assignment results for each </w:t>
      </w:r>
      <w:r w:rsidR="002C5C2B">
        <w:t xml:space="preserve">individual in both urban areas; </w:t>
      </w:r>
      <w:r w:rsidR="00330BE7">
        <w:t>apparent “</w:t>
      </w:r>
      <w:r w:rsidR="00A215A4">
        <w:t>random</w:t>
      </w:r>
      <w:r w:rsidR="00330BE7">
        <w:t>”</w:t>
      </w:r>
      <w:r w:rsidR="00A215A4">
        <w:t xml:space="preserve"> mixing of colors highlights the lack of spatial structure.</w:t>
      </w:r>
    </w:p>
    <w:p w14:paraId="28864E8C" w14:textId="04D4D325" w:rsidR="00B34036" w:rsidRDefault="00B34036" w:rsidP="001E1E6D">
      <w:pPr>
        <w:pStyle w:val="Heading1"/>
      </w:pPr>
      <w:r>
        <w:lastRenderedPageBreak/>
        <w:t>DISCUSSION</w:t>
      </w:r>
    </w:p>
    <w:p w14:paraId="73B4D68E" w14:textId="5D2D4866" w:rsidR="003D6EAF" w:rsidRPr="003D6EAF" w:rsidRDefault="003D6EAF" w:rsidP="003D6EAF">
      <w:r w:rsidRPr="003D6EAF">
        <w:t xml:space="preserve">This study aimed to </w:t>
      </w:r>
      <w:r>
        <w:t xml:space="preserve">increase our </w:t>
      </w:r>
      <w:r w:rsidRPr="003D6EAF">
        <w:t xml:space="preserve">knowledge </w:t>
      </w:r>
      <w:r>
        <w:t xml:space="preserve">about hoverfly connectivity in heavily disturbed ecological contexts. Briefly, our study showed that two species of hoverflies present remarkably high genetic connectivity across tens of kilometers of urbanized landscapes bearing </w:t>
      </w:r>
      <w:ins w:id="95" w:author="FRANTZ Alain" w:date="2022-11-09T09:47:00Z">
        <w:r w:rsidR="00302283">
          <w:t xml:space="preserve">potential (!) </w:t>
        </w:r>
      </w:ins>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0DEC7292" w14:textId="2A445827" w:rsidR="00FA1914" w:rsidRPr="00FA1914"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042AA8">
        <w:t xml:space="preserve">. </w:t>
      </w:r>
      <w:commentRangeStart w:id="96"/>
      <w:r w:rsidR="0085294B">
        <w:t xml:space="preserve">Six genetic clusters for </w:t>
      </w:r>
      <w:r w:rsidR="0085294B">
        <w:rPr>
          <w:i/>
          <w:iCs/>
        </w:rPr>
        <w:t>M. florea</w:t>
      </w:r>
      <w:r w:rsidR="0085294B">
        <w:t xml:space="preserve"> and three genetic clusters for </w:t>
      </w:r>
      <w:r w:rsidR="0085294B">
        <w:rPr>
          <w:i/>
          <w:iCs/>
        </w:rPr>
        <w:t>S. pipiens</w:t>
      </w:r>
      <w:r w:rsidR="0085294B">
        <w:t xml:space="preserve"> were supported by </w:t>
      </w:r>
      <w:r>
        <w:t xml:space="preserve">both </w:t>
      </w:r>
      <w:r w:rsidR="0085294B">
        <w:t>structure detection approaches</w:t>
      </w:r>
      <w:r w:rsidR="009965BE">
        <w:t xml:space="preserve"> (Table 1; Fig.2-3)</w:t>
      </w:r>
      <w:r w:rsidR="005179B8">
        <w:t xml:space="preserve">. </w:t>
      </w:r>
      <w:commentRangeEnd w:id="96"/>
      <w:r w:rsidR="00302283">
        <w:rPr>
          <w:rStyle w:val="CommentReference"/>
        </w:rPr>
        <w:commentReference w:id="96"/>
      </w:r>
      <w:r w:rsidR="009965BE">
        <w:t xml:space="preserve">Superficially, </w:t>
      </w:r>
      <w:r w:rsidR="005179B8">
        <w:t>this cross-methodological agreement may strengthen our confidence in the clustering of individuals</w:t>
      </w:r>
      <w:r w:rsidR="009965BE">
        <w:t>. However</w:t>
      </w:r>
      <w:r w:rsidR="005179B8">
        <w:t>, two major limits beli</w:t>
      </w:r>
      <w:r w:rsidR="009965BE">
        <w:t>e this simple conclusion. First, the structure did not map at all on geographic origins, within or even between study areas (Fig. 2-3). This can be seen in the spatially random and mixed assignments in the STRUCTURE analys</w:t>
      </w:r>
      <w:r w:rsidR="00927A67">
        <w:t>e</w:t>
      </w:r>
      <w:r w:rsidR="009965BE">
        <w:t>s (Fig. 2)</w:t>
      </w:r>
      <w:r w:rsidR="00927A67">
        <w:t>. Not a single cluster is restricted to a specific study area.</w:t>
      </w:r>
      <w:r w:rsidR="009965BE">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rsidR="009965BE">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 xml:space="preserve">=2 for </w:t>
      </w:r>
      <w:r w:rsidR="00FA1914">
        <w:rPr>
          <w:i/>
          <w:iCs/>
        </w:rPr>
        <w:t>M. florea</w:t>
      </w:r>
      <w:r w:rsidR="00FA1914">
        <w:t>)</w:t>
      </w:r>
      <w:r w:rsidR="002F5CAD">
        <w:t xml:space="preserve"> which further highlights the likely spatial structure of those two species.</w:t>
      </w:r>
    </w:p>
    <w:p w14:paraId="45269FE6" w14:textId="2D0822E8" w:rsidR="003D6EAF" w:rsidRDefault="00927A67" w:rsidP="00056907">
      <w:commentRangeStart w:id="97"/>
      <w:r>
        <w:t xml:space="preserve">Genetic isolation </w:t>
      </w:r>
      <w:ins w:id="98" w:author="FRANTZ Alain" w:date="2022-11-09T09:49:00Z">
        <w:r w:rsidR="00302283">
          <w:t xml:space="preserve">(?) Analysis of fine-scale genetic structure </w:t>
        </w:r>
      </w:ins>
      <w:del w:id="99" w:author="FRANTZ Alain" w:date="2022-11-09T09:49:00Z">
        <w:r w:rsidDel="00302283">
          <w:delText xml:space="preserve">analyses </w:delText>
        </w:r>
      </w:del>
      <w:r>
        <w:t xml:space="preserve">support the conclusions drawn from structure analyses. An extremely low IBD is detected for both species when using both study areas, which denotes </w:t>
      </w:r>
      <w:proofErr w:type="gramStart"/>
      <w:r>
        <w:t>that local individuals</w:t>
      </w:r>
      <w:proofErr w:type="gramEnd"/>
      <w:r>
        <w:t xml:space="preserve"> (e.g., Cologne) are slightly more similar to each other. However, the significance of this relationship between genetic similarity and geographic distance is likely driven by the large number of individuals, and </w:t>
      </w:r>
      <w:r>
        <w:lastRenderedPageBreak/>
        <w:t>therefore, of pairwise measures, and high significance values should be contrasted with the low goodness-of-fit. No such relationship exist</w:t>
      </w:r>
      <w:r w:rsidR="00700AB0">
        <w:t>s</w:t>
      </w:r>
      <w:r>
        <w:t xml:space="preserve"> within study areas, even when splitting pairwise indices of similarity and distance into geographic distance classes.</w:t>
      </w:r>
      <w:ins w:id="100" w:author="FRANTZ Alain" w:date="2022-11-09T09:49:00Z">
        <w:r w:rsidR="00302283">
          <w:t xml:space="preserve"> </w:t>
        </w:r>
      </w:ins>
      <w:commentRangeEnd w:id="97"/>
      <w:ins w:id="101" w:author="FRANTZ Alain" w:date="2022-11-09T09:50:00Z">
        <w:r w:rsidR="00302283">
          <w:rPr>
            <w:rStyle w:val="CommentReference"/>
          </w:rPr>
          <w:commentReference w:id="97"/>
        </w:r>
      </w:ins>
    </w:p>
    <w:p w14:paraId="246BC406" w14:textId="77777777" w:rsidR="008A5082" w:rsidRDefault="00700AB0" w:rsidP="00056907">
      <w:pPr>
        <w:rPr>
          <w:ins w:id="102" w:author="Alain FRANTZ" w:date="2022-11-09T09:53:00Z"/>
        </w:rPr>
      </w:pPr>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Lövei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Jia et al., 2022; Ouin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Rotheray et al., 2014)</w:t>
      </w:r>
      <w:r w:rsidR="00345EE0">
        <w:fldChar w:fldCharType="end"/>
      </w:r>
      <w:r w:rsidR="00345EE0">
        <w:t>.</w:t>
      </w:r>
      <w:ins w:id="103" w:author="FRANTZ Alain" w:date="2022-11-09T09:49:00Z">
        <w:r w:rsidR="00302283">
          <w:t xml:space="preserve"> </w:t>
        </w:r>
      </w:ins>
    </w:p>
    <w:p w14:paraId="1732F08F" w14:textId="62CE72C8" w:rsidR="002A1F11" w:rsidRDefault="008A5082" w:rsidP="00056907">
      <w:ins w:id="104" w:author="Alain FRANTZ" w:date="2022-11-09T09:53:00Z">
        <w:r w:rsidRPr="002561D9">
          <w:rPr>
            <w:highlight w:val="yellow"/>
            <w:rPrChange w:id="105" w:author="Alain FRANTZ" w:date="2022-11-09T09:57:00Z">
              <w:rPr/>
            </w:rPrChange>
          </w:rPr>
          <w:t xml:space="preserve">Alain: Both the IBD and the STRUCTURE results can be artefacts of high effective population size. </w:t>
        </w:r>
      </w:ins>
      <w:ins w:id="106" w:author="Alain FRANTZ" w:date="2022-11-09T09:54:00Z">
        <w:r w:rsidRPr="002561D9">
          <w:rPr>
            <w:highlight w:val="yellow"/>
            <w:rPrChange w:id="107" w:author="Alain FRANTZ" w:date="2022-11-09T09:57:00Z">
              <w:rPr/>
            </w:rPrChange>
          </w:rPr>
          <w:t xml:space="preserve">Have a look at my 2009 paper on </w:t>
        </w:r>
        <w:proofErr w:type="spellStart"/>
        <w:r w:rsidRPr="002561D9">
          <w:rPr>
            <w:highlight w:val="yellow"/>
            <w:rPrChange w:id="108" w:author="Alain FRANTZ" w:date="2022-11-09T09:57:00Z">
              <w:rPr/>
            </w:rPrChange>
          </w:rPr>
          <w:t>ibd</w:t>
        </w:r>
        <w:proofErr w:type="spellEnd"/>
        <w:r w:rsidRPr="002561D9">
          <w:rPr>
            <w:highlight w:val="yellow"/>
            <w:rPrChange w:id="109" w:author="Alain FRANTZ" w:date="2022-11-09T09:57:00Z">
              <w:rPr/>
            </w:rPrChange>
          </w:rPr>
          <w:t xml:space="preserve"> and structure. The higher the effective density, the lower the IBD pattern. Similarly, there may be an effect of the landscape but the effective population size of these things will be too large for genetic drift to have an effect</w:t>
        </w:r>
      </w:ins>
      <w:ins w:id="110" w:author="Alain FRANTZ" w:date="2022-11-09T09:55:00Z">
        <w:r w:rsidRPr="002561D9">
          <w:rPr>
            <w:highlight w:val="yellow"/>
            <w:rPrChange w:id="111" w:author="Alain FRANTZ" w:date="2022-11-09T09:57:00Z">
              <w:rPr/>
            </w:rPrChange>
          </w:rPr>
          <w:t xml:space="preserve"> (relative to the time scale of the disturbance</w:t>
        </w:r>
        <w:r w:rsidR="002561D9" w:rsidRPr="002561D9">
          <w:rPr>
            <w:highlight w:val="yellow"/>
            <w:rPrChange w:id="112" w:author="Alain FRANTZ" w:date="2022-11-09T09:57:00Z">
              <w:rPr/>
            </w:rPrChange>
          </w:rPr>
          <w:t>)</w:t>
        </w:r>
      </w:ins>
      <w:ins w:id="113" w:author="Alain FRANTZ" w:date="2022-11-09T09:54:00Z">
        <w:r w:rsidRPr="002561D9">
          <w:rPr>
            <w:highlight w:val="yellow"/>
            <w:rPrChange w:id="114" w:author="Alain FRANTZ" w:date="2022-11-09T09:57:00Z">
              <w:rPr/>
            </w:rPrChange>
          </w:rPr>
          <w:t>.</w:t>
        </w:r>
      </w:ins>
      <w:ins w:id="115" w:author="Alain FRANTZ" w:date="2022-11-09T09:55:00Z">
        <w:r w:rsidR="002561D9" w:rsidRPr="002561D9">
          <w:rPr>
            <w:highlight w:val="yellow"/>
            <w:rPrChange w:id="116" w:author="Alain FRANTZ" w:date="2022-11-09T09:57:00Z">
              <w:rPr/>
            </w:rPrChange>
          </w:rPr>
          <w:t xml:space="preserve"> You could mention that relatedness-based resistance modelling might detect an effect earlier (see </w:t>
        </w:r>
      </w:ins>
      <w:proofErr w:type="spellStart"/>
      <w:ins w:id="117" w:author="Alain FRANTZ" w:date="2022-11-09T09:56:00Z">
        <w:r w:rsidR="002561D9" w:rsidRPr="002561D9">
          <w:rPr>
            <w:highlight w:val="yellow"/>
            <w:rPrChange w:id="118" w:author="Alain FRANTZ" w:date="2022-11-09T09:57:00Z">
              <w:rPr/>
            </w:rPrChange>
          </w:rPr>
          <w:t>Landguth</w:t>
        </w:r>
        <w:proofErr w:type="spellEnd"/>
        <w:r w:rsidR="002561D9" w:rsidRPr="002561D9">
          <w:rPr>
            <w:highlight w:val="yellow"/>
            <w:rPrChange w:id="119" w:author="Alain FRANTZ" w:date="2022-11-09T09:57:00Z">
              <w:rPr/>
            </w:rPrChange>
          </w:rPr>
          <w:t xml:space="preserve"> et al. (2010</w:t>
        </w:r>
        <w:proofErr w:type="gramStart"/>
        <w:r w:rsidR="002561D9" w:rsidRPr="002561D9">
          <w:rPr>
            <w:highlight w:val="yellow"/>
            <w:rPrChange w:id="120" w:author="Alain FRANTZ" w:date="2022-11-09T09:57:00Z">
              <w:rPr/>
            </w:rPrChange>
          </w:rPr>
          <w:t>) )</w:t>
        </w:r>
        <w:proofErr w:type="gramEnd"/>
        <w:r w:rsidR="002561D9" w:rsidRPr="002561D9">
          <w:rPr>
            <w:highlight w:val="yellow"/>
            <w:rPrChange w:id="121" w:author="Alain FRANTZ" w:date="2022-11-09T09:57:00Z">
              <w:rPr/>
            </w:rPrChange>
          </w:rPr>
          <w:t>. However, we cannot apply these methods here as not IBD to work with</w:t>
        </w:r>
        <w:r w:rsidR="002561D9">
          <w:t>.</w:t>
        </w:r>
      </w:ins>
      <w:ins w:id="122" w:author="Alain FRANTZ" w:date="2022-11-09T09:54:00Z">
        <w:r>
          <w:t xml:space="preserve"> </w:t>
        </w:r>
      </w:ins>
      <w:ins w:id="123" w:author="FRANTZ Alain" w:date="2022-11-09T09:49:00Z">
        <w:del w:id="124" w:author="Alain FRANTZ" w:date="2022-11-09T09:53:00Z">
          <w:r w:rsidR="00302283" w:rsidDel="008A5082">
            <w:delText xml:space="preserve">[high </w:delText>
          </w:r>
        </w:del>
      </w:ins>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77777777" w:rsidR="00F4178A" w:rsidRDefault="00DB1C7F" w:rsidP="00970970">
      <w:pPr>
        <w:rPr>
          <w:iCs/>
        </w:rPr>
      </w:pPr>
      <w:r>
        <w:lastRenderedPageBreak/>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xml:space="preserve">, but we are confident that we lowered this bias by using more flexible parameters in our runs and by comparing </w:t>
      </w:r>
      <w:proofErr w:type="spellStart"/>
      <w:r w:rsidR="002F5CAD">
        <w:t>outcomess</w:t>
      </w:r>
      <w:proofErr w:type="spellEnd"/>
      <w:r w:rsidR="002F5CAD">
        <w:t xml:space="preserve"> with DAPC.</w:t>
      </w:r>
      <w:r>
        <w:t xml:space="preserve"> </w:t>
      </w:r>
      <w:r w:rsidR="00FA1914">
        <w:t>The somewhat intriguing pattern displayed in the</w:t>
      </w:r>
      <w:r>
        <w:t xml:space="preserve"> DAPC</w:t>
      </w:r>
      <w:r w:rsidR="00FA1914">
        <w:t xml:space="preserve"> scatterplot for </w:t>
      </w:r>
      <w:r w:rsidR="00FA1914">
        <w:rPr>
          <w:i/>
          <w:iCs/>
        </w:rPr>
        <w:t>S. 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Frantine-Silva et al., 2021; Glück et al., 2022)</w:t>
      </w:r>
      <w:r>
        <w:rPr>
          <w:iCs/>
        </w:rPr>
        <w:fldChar w:fldCharType="end"/>
      </w:r>
      <w:r>
        <w:rPr>
          <w:iCs/>
        </w:rPr>
        <w:t>.</w:t>
      </w:r>
    </w:p>
    <w:p w14:paraId="7452E736" w14:textId="35A145C5" w:rsidR="00B53E2A" w:rsidRPr="00B53E2A" w:rsidDel="00B664C4" w:rsidRDefault="00970970" w:rsidP="00056907">
      <w:pPr>
        <w:rPr>
          <w:del w:id="125" w:author="Alain FRANTZ" w:date="2022-11-09T09:58:00Z"/>
        </w:rPr>
      </w:pPr>
      <w:del w:id="126" w:author="Alain FRANTZ" w:date="2022-11-09T09:58:00Z">
        <w:r w:rsidDel="00B664C4">
          <w:delText xml:space="preserve">We have started investigating genetic connectivity </w:delText>
        </w:r>
        <w:r w:rsidR="00F4178A" w:rsidDel="00B664C4">
          <w:delText>in</w:delText>
        </w:r>
        <w:r w:rsidDel="00B664C4">
          <w:delText xml:space="preserve"> other pollinators which may be more sensitive to anthropogenic landscape disturbance</w:delText>
        </w:r>
        <w:r w:rsidRPr="008C5F0F" w:rsidDel="00B664C4">
          <w:delText xml:space="preserve"> </w:delText>
        </w:r>
        <w:r w:rsidDel="00B664C4">
          <w:delText>in one of our study areas (Luxembourg). They include a bee fly (</w:delText>
        </w:r>
        <w:r w:rsidDel="00B664C4">
          <w:rPr>
            <w:i/>
          </w:rPr>
          <w:delText xml:space="preserve">Bombylius </w:delText>
        </w:r>
        <w:r w:rsidRPr="008C5F0F" w:rsidDel="00B664C4">
          <w:rPr>
            <w:i/>
          </w:rPr>
          <w:delText>major</w:delText>
        </w:r>
        <w:r w:rsidDel="00B664C4">
          <w:delText xml:space="preserve">), which is dependent on wild bee hosts and may be limited in its effective dispersal by the same landscape features affecting its hosts, </w:delText>
        </w:r>
        <w:r w:rsidRPr="008C5F0F" w:rsidDel="00B664C4">
          <w:delText>and</w:delText>
        </w:r>
        <w:r w:rsidDel="00B664C4">
          <w:delText xml:space="preserve"> a wild bee (</w:delText>
        </w:r>
        <w:r w:rsidDel="00B664C4">
          <w:rPr>
            <w:i/>
          </w:rPr>
          <w:delText>Andrena cineraria</w:delText>
        </w:r>
        <w:r w:rsidDel="00B664C4">
          <w:delText>). Distance to suitable habitat is known to limit wild bees use of the landscape relative to hoverflies</w:delText>
        </w:r>
        <w:r w:rsidR="00F4178A" w:rsidDel="00B664C4">
          <w:delText xml:space="preserve"> </w:delText>
        </w:r>
        <w:r w:rsidR="00F4178A" w:rsidDel="00B664C4">
          <w:fldChar w:fldCharType="begin"/>
        </w:r>
        <w:r w:rsidR="00F4178A" w:rsidDel="00B664C4">
          <w:delInstrText xml:space="preserve"> ADDIN ZOTERO_ITEM CSL_CITATION {"citationID":"MUeaeq3V","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delInstrText>
        </w:r>
        <w:r w:rsidR="00F4178A" w:rsidDel="00B664C4">
          <w:fldChar w:fldCharType="separate"/>
        </w:r>
        <w:r w:rsidR="00F4178A" w:rsidRPr="00F4178A" w:rsidDel="00B664C4">
          <w:rPr>
            <w:rFonts w:cs="Times New Roman"/>
          </w:rPr>
          <w:delText>(Jauker et al., 2009)</w:delText>
        </w:r>
        <w:r w:rsidR="00F4178A" w:rsidDel="00B664C4">
          <w:fldChar w:fldCharType="end"/>
        </w:r>
        <w:r w:rsidR="00F4178A" w:rsidDel="00B664C4">
          <w:delText>,</w:delText>
        </w:r>
        <w:r w:rsidDel="00B664C4">
          <w:delText xml:space="preserve"> so it will be interesting to compare their results to those of this study.</w:delText>
        </w:r>
      </w:del>
    </w:p>
    <w:p w14:paraId="165C2867" w14:textId="06FE56A2" w:rsidR="000C4754" w:rsidRDefault="00BF53CF" w:rsidP="00DE7D58">
      <w:pPr>
        <w:pStyle w:val="Heading2"/>
        <w:numPr>
          <w:ilvl w:val="1"/>
          <w:numId w:val="1"/>
        </w:numPr>
      </w:pPr>
      <w:del w:id="127" w:author="Alain FRANTZ" w:date="2022-11-09T09:58:00Z">
        <w:r w:rsidDel="00B664C4">
          <w:delText xml:space="preserve"> </w:delText>
        </w:r>
      </w:del>
      <w:r w:rsidR="00DE7D58">
        <w:t>|  Implications for hoverfly biodiversity and pollination services</w:t>
      </w:r>
    </w:p>
    <w:p w14:paraId="6A10F1CF" w14:textId="7E415514"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Bonte et al., 2012)</w:t>
      </w:r>
      <w:r>
        <w:fldChar w:fldCharType="end"/>
      </w:r>
      <w:r>
        <w:t>. For example, there could be high mortality rates in some urban or peri-</w:t>
      </w:r>
      <w:r>
        <w:lastRenderedPageBreak/>
        <w:t xml:space="preserve">urban agricultural </w:t>
      </w:r>
      <w:r w:rsidR="00EE29EB">
        <w:t xml:space="preserve">habitats, which </w:t>
      </w:r>
      <w:r>
        <w:t>would likely lower population density and genetic diversity</w:t>
      </w:r>
      <w:r w:rsidR="00EE29EB">
        <w:t xml:space="preserve"> although a large number of local dispersers could offset their genetic signal.</w:t>
      </w:r>
      <w:r>
        <w:t xml:space="preserve"> 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5CA99629"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abitat quality and quantity are likely more 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Svenningsen et al., 2020, 2021)</w:t>
      </w:r>
      <w:r w:rsidR="00D74552">
        <w:fldChar w:fldCharType="end"/>
      </w:r>
      <w:r w:rsidR="0020424C">
        <w:t xml:space="preserve">. 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 xml:space="preserve">n necessary to overcome environmental constraints on survival and growth. The hoverfly populations we studied could be at risk such 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w:t>
      </w:r>
      <w:r>
        <w:lastRenderedPageBreak/>
        <w:t xml:space="preserve">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4CAFE210" w14:textId="77777777" w:rsidR="008E709C" w:rsidRDefault="00F622C3" w:rsidP="008E709C">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8E709C">
        <w:t>Adamack</w:t>
      </w:r>
      <w:proofErr w:type="spellEnd"/>
      <w:r w:rsidR="008E709C">
        <w:t xml:space="preserve">, A.T., Gruber, B., 2014. PopGenReport: simplifying basic population genetic analyses in R. Methods Ecol. </w:t>
      </w:r>
      <w:proofErr w:type="spellStart"/>
      <w:r w:rsidR="008E709C">
        <w:t>Evol</w:t>
      </w:r>
      <w:proofErr w:type="spellEnd"/>
      <w:r w:rsidR="008E709C">
        <w:t>. 4.</w:t>
      </w:r>
    </w:p>
    <w:p w14:paraId="128069D7" w14:textId="77777777" w:rsidR="008E709C" w:rsidRPr="008E709C" w:rsidRDefault="008E709C" w:rsidP="008E709C">
      <w:pPr>
        <w:pStyle w:val="Bibliography"/>
        <w:rPr>
          <w:lang w:val="fr-FR"/>
          <w:rPrChange w:id="128" w:author="Julian Wittische" w:date="2022-11-09T23:01:00Z">
            <w:rPr/>
          </w:rPrChange>
        </w:rPr>
      </w:pPr>
      <w:proofErr w:type="spellStart"/>
      <w:r>
        <w:t>Agapow</w:t>
      </w:r>
      <w:proofErr w:type="spellEnd"/>
      <w:r>
        <w:t xml:space="preserve">, P.M., Burt, A., 2001. Indices of </w:t>
      </w:r>
      <w:proofErr w:type="spellStart"/>
      <w:r>
        <w:t>multilocus</w:t>
      </w:r>
      <w:proofErr w:type="spellEnd"/>
      <w:r>
        <w:t xml:space="preserve"> linkage disequilibrium. </w:t>
      </w:r>
      <w:r w:rsidRPr="008E709C">
        <w:rPr>
          <w:lang w:val="fr-FR"/>
          <w:rPrChange w:id="129" w:author="Julian Wittische" w:date="2022-11-09T23:01:00Z">
            <w:rPr/>
          </w:rPrChange>
        </w:rPr>
        <w:t xml:space="preserve">Mol. </w:t>
      </w:r>
      <w:proofErr w:type="spellStart"/>
      <w:r w:rsidRPr="008E709C">
        <w:rPr>
          <w:lang w:val="fr-FR"/>
          <w:rPrChange w:id="130" w:author="Julian Wittische" w:date="2022-11-09T23:01:00Z">
            <w:rPr/>
          </w:rPrChange>
        </w:rPr>
        <w:t>Ecol</w:t>
      </w:r>
      <w:proofErr w:type="spellEnd"/>
      <w:r w:rsidRPr="008E709C">
        <w:rPr>
          <w:lang w:val="fr-FR"/>
          <w:rPrChange w:id="131" w:author="Julian Wittische" w:date="2022-11-09T23:01:00Z">
            <w:rPr/>
          </w:rPrChange>
        </w:rPr>
        <w:t>. Notes 1, 101–102. https://doi.org/10.1046/j.1471-8278.2000.00014.x</w:t>
      </w:r>
    </w:p>
    <w:p w14:paraId="63691167" w14:textId="77777777" w:rsidR="008E709C" w:rsidRDefault="008E709C" w:rsidP="008E709C">
      <w:pPr>
        <w:pStyle w:val="Bibliography"/>
      </w:pPr>
      <w:r w:rsidRPr="008E709C">
        <w:rPr>
          <w:lang w:val="fr-FR"/>
          <w:rPrChange w:id="132" w:author="Julian Wittische" w:date="2022-11-09T23:01:00Z">
            <w:rPr/>
          </w:rPrChange>
        </w:rPr>
        <w:t xml:space="preserve">Aubert, J., </w:t>
      </w:r>
      <w:proofErr w:type="spellStart"/>
      <w:r w:rsidRPr="008E709C">
        <w:rPr>
          <w:lang w:val="fr-FR"/>
          <w:rPrChange w:id="133" w:author="Julian Wittische" w:date="2022-11-09T23:01:00Z">
            <w:rPr/>
          </w:rPrChange>
        </w:rPr>
        <w:t>Goeldlin</w:t>
      </w:r>
      <w:proofErr w:type="spellEnd"/>
      <w:r w:rsidRPr="008E709C">
        <w:rPr>
          <w:lang w:val="fr-FR"/>
          <w:rPrChange w:id="134" w:author="Julian Wittische" w:date="2022-11-09T23:01:00Z">
            <w:rPr/>
          </w:rPrChange>
        </w:rPr>
        <w:t xml:space="preserve"> de </w:t>
      </w:r>
      <w:proofErr w:type="spellStart"/>
      <w:r w:rsidRPr="008E709C">
        <w:rPr>
          <w:lang w:val="fr-FR"/>
          <w:rPrChange w:id="135" w:author="Julian Wittische" w:date="2022-11-09T23:01:00Z">
            <w:rPr/>
          </w:rPrChange>
        </w:rPr>
        <w:t>Tiefenau</w:t>
      </w:r>
      <w:proofErr w:type="spellEnd"/>
      <w:r w:rsidRPr="008E709C">
        <w:rPr>
          <w:lang w:val="fr-FR"/>
          <w:rPrChange w:id="136" w:author="Julian Wittische" w:date="2022-11-09T23:01:00Z">
            <w:rPr/>
          </w:rPrChange>
        </w:rPr>
        <w:t xml:space="preserve">, P., 1981. Observations sur les migrations de </w:t>
      </w:r>
      <w:proofErr w:type="spellStart"/>
      <w:r w:rsidRPr="008E709C">
        <w:rPr>
          <w:lang w:val="fr-FR"/>
          <w:rPrChange w:id="137" w:author="Julian Wittische" w:date="2022-11-09T23:01:00Z">
            <w:rPr/>
          </w:rPrChange>
        </w:rPr>
        <w:t>Syrphides</w:t>
      </w:r>
      <w:proofErr w:type="spellEnd"/>
      <w:r w:rsidRPr="008E709C">
        <w:rPr>
          <w:lang w:val="fr-FR"/>
          <w:rPrChange w:id="138" w:author="Julian Wittische" w:date="2022-11-09T23:01:00Z">
            <w:rPr/>
          </w:rPrChange>
        </w:rPr>
        <w:t xml:space="preserve"> (</w:t>
      </w:r>
      <w:proofErr w:type="spellStart"/>
      <w:r w:rsidRPr="008E709C">
        <w:rPr>
          <w:lang w:val="fr-FR"/>
          <w:rPrChange w:id="139" w:author="Julian Wittische" w:date="2022-11-09T23:01:00Z">
            <w:rPr/>
          </w:rPrChange>
        </w:rPr>
        <w:t>Dipt</w:t>
      </w:r>
      <w:proofErr w:type="spellEnd"/>
      <w:r w:rsidRPr="008E709C">
        <w:rPr>
          <w:lang w:val="fr-FR"/>
          <w:rPrChange w:id="140" w:author="Julian Wittische" w:date="2022-11-09T23:01:00Z">
            <w:rPr/>
          </w:rPrChange>
        </w:rPr>
        <w:t xml:space="preserve">.) dans les Alpes de Suisse occidentale. </w:t>
      </w:r>
      <w:r>
        <w:t xml:space="preserve">J. Swiss </w:t>
      </w:r>
      <w:proofErr w:type="spellStart"/>
      <w:r>
        <w:t>Entomol</w:t>
      </w:r>
      <w:proofErr w:type="spellEnd"/>
      <w:r>
        <w:t>. Soc. 54. https://doi.org/10.5169/SEALS-402013</w:t>
      </w:r>
    </w:p>
    <w:p w14:paraId="50CD9461" w14:textId="77777777" w:rsidR="008E709C" w:rsidRDefault="008E709C" w:rsidP="008E709C">
      <w:pPr>
        <w:pStyle w:val="Bibliography"/>
      </w:pPr>
      <w:r>
        <w:t xml:space="preserve">Aubert, J., </w:t>
      </w:r>
      <w:proofErr w:type="spellStart"/>
      <w:r>
        <w:t>Goeldlin</w:t>
      </w:r>
      <w:proofErr w:type="spellEnd"/>
      <w:r>
        <w:t xml:space="preserve">, P., Lyon, J.-P., 1969. </w:t>
      </w:r>
      <w:r w:rsidRPr="008E709C">
        <w:rPr>
          <w:lang w:val="fr-FR"/>
          <w:rPrChange w:id="141" w:author="Julian Wittische" w:date="2022-11-09T23:01:00Z">
            <w:rPr/>
          </w:rPrChange>
        </w:rPr>
        <w:t xml:space="preserve">Essais de marquage et de reprise d’insectes migrateurs en automne 1968. </w:t>
      </w:r>
      <w:r>
        <w:t xml:space="preserve">J. Swiss </w:t>
      </w:r>
      <w:proofErr w:type="spellStart"/>
      <w:r>
        <w:t>Entomol</w:t>
      </w:r>
      <w:proofErr w:type="spellEnd"/>
      <w:r>
        <w:t>. Soc. 42. https://doi.org/10.5169/SEALS-401588</w:t>
      </w:r>
    </w:p>
    <w:p w14:paraId="79C21FA8" w14:textId="77777777" w:rsidR="008E709C" w:rsidRDefault="008E709C" w:rsidP="008E709C">
      <w:pPr>
        <w:pStyle w:val="Bibliography"/>
      </w:pPr>
      <w:r>
        <w:t>Bickel, D., Pape, T., Meier, R. (Eds.), 2009. Diptera Diversity: Status, Challenges and Tools. Brill.</w:t>
      </w:r>
    </w:p>
    <w:p w14:paraId="274568BE" w14:textId="77777777" w:rsidR="008E709C" w:rsidRDefault="008E709C" w:rsidP="008E709C">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2CD00C7A" w14:textId="77777777" w:rsidR="008E709C" w:rsidRDefault="008E709C" w:rsidP="008E709C">
      <w:pPr>
        <w:pStyle w:val="Bibliography"/>
      </w:pPr>
      <w:r>
        <w:t xml:space="preserve">Blair, C., Weigel,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12, 822–833. https://doi.org/10.1111/j.1755-0998.2012.03151.x</w:t>
      </w:r>
    </w:p>
    <w:p w14:paraId="447B7ACA" w14:textId="77777777" w:rsidR="008E709C" w:rsidRDefault="008E709C" w:rsidP="008E709C">
      <w:pPr>
        <w:pStyle w:val="Bibliography"/>
      </w:pPr>
      <w:proofErr w:type="spellStart"/>
      <w:r>
        <w:t>Bonte</w:t>
      </w:r>
      <w:proofErr w:type="spellEnd"/>
      <w:r>
        <w:t xml:space="preserve">, D., Van Dyck, H., Bullock, J.M., Coulon,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 Rev. 87, 290–312. https://doi.org/10.1111/j.1469-185X.2011.00201.x</w:t>
      </w:r>
    </w:p>
    <w:p w14:paraId="50226263" w14:textId="77777777" w:rsidR="008E709C" w:rsidRDefault="008E709C" w:rsidP="008E709C">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522542FC" w14:textId="77777777" w:rsidR="008E709C" w:rsidRDefault="008E709C" w:rsidP="008E709C">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7A87A146" w14:textId="77777777" w:rsidR="008E709C" w:rsidRDefault="008E709C" w:rsidP="008E709C">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4042F191" w14:textId="77777777" w:rsidR="008E709C" w:rsidRDefault="008E709C" w:rsidP="008E709C">
      <w:pPr>
        <w:pStyle w:val="Bibliography"/>
      </w:pPr>
      <w:r>
        <w:t>Brookfield, J.F.Y., 1996. A simple new method for estimating null allele frequency from heterozygote deficiency. Mol. Ecol. 5, 453–455.</w:t>
      </w:r>
    </w:p>
    <w:p w14:paraId="633A1A52" w14:textId="77777777" w:rsidR="008E709C" w:rsidRDefault="008E709C" w:rsidP="008E709C">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4710A30A" w14:textId="77777777" w:rsidR="008E709C" w:rsidRDefault="008E709C" w:rsidP="008E709C">
      <w:pPr>
        <w:pStyle w:val="Bibliography"/>
      </w:pPr>
      <w:r>
        <w:t xml:space="preserve">Brownstein, M.J., </w:t>
      </w:r>
      <w:proofErr w:type="spellStart"/>
      <w:r>
        <w:t>Carpten</w:t>
      </w:r>
      <w:proofErr w:type="spellEnd"/>
      <w:r>
        <w:t xml:space="preserve">, J.D., Smith, J.R., 1996. Modulation of non-templated nucleotide addition by Taq DNA polymerase: primer modifications that facilitate genotyping. </w:t>
      </w:r>
      <w:proofErr w:type="spellStart"/>
      <w:r>
        <w:t>BioTechniques</w:t>
      </w:r>
      <w:proofErr w:type="spellEnd"/>
      <w:r>
        <w:t xml:space="preserve"> 20, 1004–1006, 1008–1010. https://doi.org/10.2144/96206st01</w:t>
      </w:r>
    </w:p>
    <w:p w14:paraId="644B9C02" w14:textId="77777777" w:rsidR="008E709C" w:rsidRDefault="008E709C" w:rsidP="008E709C">
      <w:pPr>
        <w:pStyle w:val="Bibliography"/>
      </w:pPr>
      <w:proofErr w:type="spellStart"/>
      <w:r>
        <w:t>BugGuide</w:t>
      </w:r>
      <w:proofErr w:type="spellEnd"/>
      <w:r>
        <w:t>, 2022. Species account - Myathropa florea.</w:t>
      </w:r>
    </w:p>
    <w:p w14:paraId="43ACEFB6" w14:textId="77777777" w:rsidR="008E709C" w:rsidRDefault="008E709C" w:rsidP="008E709C">
      <w:pPr>
        <w:pStyle w:val="Bibliography"/>
      </w:pPr>
      <w:proofErr w:type="spellStart"/>
      <w:r>
        <w:lastRenderedPageBreak/>
        <w:t>Cayuela</w:t>
      </w:r>
      <w:proofErr w:type="spellEnd"/>
      <w:r>
        <w:t xml:space="preserve">, H., Rougemont, Q., </w:t>
      </w:r>
      <w:proofErr w:type="spellStart"/>
      <w:r>
        <w:t>Prunier</w:t>
      </w:r>
      <w:proofErr w:type="spellEnd"/>
      <w:r>
        <w:t xml:space="preserve">, J.G., Moore, J.S., </w:t>
      </w:r>
      <w:proofErr w:type="spellStart"/>
      <w:r>
        <w:t>Clobert</w:t>
      </w:r>
      <w:proofErr w:type="spellEnd"/>
      <w:r>
        <w:t xml:space="preserve">, J., Besnard, A., </w:t>
      </w:r>
      <w:proofErr w:type="spellStart"/>
      <w:r>
        <w:t>Bernatchez</w:t>
      </w:r>
      <w:proofErr w:type="spellEnd"/>
      <w:r>
        <w:t>, L., 2018. Demographic and genetic approaches to study dispersal in wild animal populations: A methodological review. Mol. Ecol. 27, 3976–4010. https://doi.org/10.1111/mec.14848</w:t>
      </w:r>
    </w:p>
    <w:p w14:paraId="5C75040A" w14:textId="77777777" w:rsidR="008E709C" w:rsidRDefault="008E709C" w:rsidP="008E709C">
      <w:pPr>
        <w:pStyle w:val="Bibliography"/>
      </w:pPr>
      <w:r>
        <w:t xml:space="preserve">Chakraborty, R., Zhong,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ithin and Between Loci </w:t>
      </w:r>
      <w:proofErr w:type="gramStart"/>
      <w:r>
        <w:t>In</w:t>
      </w:r>
      <w:proofErr w:type="gramEnd"/>
      <w:r>
        <w:t xml:space="preserve"> RFLP Typing of DNA. Am. J. Hum. Genet. 55, 391–401.</w:t>
      </w:r>
    </w:p>
    <w:p w14:paraId="1028D531" w14:textId="77777777" w:rsidR="008E709C" w:rsidRDefault="008E709C" w:rsidP="008E709C">
      <w:pPr>
        <w:pStyle w:val="Bibliography"/>
      </w:pPr>
      <w:proofErr w:type="spellStart"/>
      <w:r>
        <w:t>Curdes</w:t>
      </w:r>
      <w:proofErr w:type="spellEnd"/>
      <w:r>
        <w:t xml:space="preserve">, G., 1998. Urban form and innovation: The case of Cologne. Urban </w:t>
      </w:r>
      <w:proofErr w:type="spellStart"/>
      <w:r>
        <w:t>Morphol</w:t>
      </w:r>
      <w:proofErr w:type="spellEnd"/>
      <w:r>
        <w:t>. 2, 11–18.</w:t>
      </w:r>
    </w:p>
    <w:p w14:paraId="09877F50" w14:textId="77777777" w:rsidR="008E709C" w:rsidRDefault="008E709C" w:rsidP="008E709C">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2E2BD09E" w14:textId="77777777" w:rsidR="008E709C" w:rsidRDefault="008E709C" w:rsidP="008E709C">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xml:space="preserve">, A.J., Webster, S., Wilson, A., Sutherland, W.J., 2013. Identifying key knowledge needs for evidence-based conservation of wild insect pollinators: a collaborative cross-sectoral exercise. Insect </w:t>
      </w:r>
      <w:proofErr w:type="spellStart"/>
      <w:r>
        <w:t>Conserv</w:t>
      </w:r>
      <w:proofErr w:type="spellEnd"/>
      <w:r>
        <w:t>. Divers. 6, 435–446. https://doi.org/10.1111/j.1752-4598.2012.00221.x</w:t>
      </w:r>
    </w:p>
    <w:p w14:paraId="61EF0BD9" w14:textId="77777777" w:rsidR="008E709C" w:rsidRDefault="008E709C" w:rsidP="008E709C">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5, 1453–1461. https://doi.org/10.1038/s41559-021-01534-9</w:t>
      </w:r>
    </w:p>
    <w:p w14:paraId="2AA6647E" w14:textId="77777777" w:rsidR="008E709C" w:rsidRDefault="008E709C" w:rsidP="008E709C">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4C69F563" w14:textId="77777777" w:rsidR="008E709C" w:rsidRDefault="008E709C" w:rsidP="008E709C">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T., Hayward, A., Irimia, M., Chapman, J.W., Bass, C., Wotton, K.R., 2022. Genome-wide transcriptomic changes reveal the genetic pathways involved in insect migration. Mol. Ecol. 31, 4332–4350. https://doi.org/10.1111/mec.16588</w:t>
      </w:r>
    </w:p>
    <w:p w14:paraId="17F7B8F9" w14:textId="77777777" w:rsidR="008E709C" w:rsidRDefault="008E709C" w:rsidP="008E709C">
      <w:pPr>
        <w:pStyle w:val="Bibliography"/>
      </w:pPr>
      <w:r>
        <w:t xml:space="preserve">Dreier, S., Redhead, J.W., Warren, I.A., Bourke, A.F.G., Heard, M.S., Jordan, W.C., Sumner, S., Wang, J., </w:t>
      </w:r>
      <w:proofErr w:type="spellStart"/>
      <w:r>
        <w:t>Carvell</w:t>
      </w:r>
      <w:proofErr w:type="spellEnd"/>
      <w:r>
        <w:t>, C., 2014. Fine-scale spatial genetic structure of common and declining bumble bees across an agricultural landscape. Mol. Ecol. 23, 3384–3395. https://doi.org/10.1111/mec.12823</w:t>
      </w:r>
    </w:p>
    <w:p w14:paraId="157FF26A" w14:textId="77777777" w:rsidR="008E709C" w:rsidRPr="008E709C" w:rsidRDefault="008E709C" w:rsidP="008E709C">
      <w:pPr>
        <w:pStyle w:val="Bibliography"/>
        <w:rPr>
          <w:lang w:val="fr-FR"/>
          <w:rPrChange w:id="142" w:author="Julian Wittische" w:date="2022-11-09T23:01:00Z">
            <w:rPr/>
          </w:rPrChange>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8E709C">
        <w:rPr>
          <w:lang w:val="fr-FR"/>
          <w:rPrChange w:id="143" w:author="Julian Wittische" w:date="2022-11-09T23:01:00Z">
            <w:rPr/>
          </w:rPrChange>
        </w:rPr>
        <w:t>Conserv</w:t>
      </w:r>
      <w:proofErr w:type="spellEnd"/>
      <w:r w:rsidRPr="008E709C">
        <w:rPr>
          <w:lang w:val="fr-FR"/>
          <w:rPrChange w:id="144" w:author="Julian Wittische" w:date="2022-11-09T23:01:00Z">
            <w:rPr/>
          </w:rPrChange>
        </w:rPr>
        <w:t xml:space="preserve">. Genet. </w:t>
      </w:r>
      <w:proofErr w:type="spellStart"/>
      <w:r w:rsidRPr="008E709C">
        <w:rPr>
          <w:lang w:val="fr-FR"/>
          <w:rPrChange w:id="145" w:author="Julian Wittische" w:date="2022-11-09T23:01:00Z">
            <w:rPr/>
          </w:rPrChange>
        </w:rPr>
        <w:t>Resour</w:t>
      </w:r>
      <w:proofErr w:type="spellEnd"/>
      <w:r w:rsidRPr="008E709C">
        <w:rPr>
          <w:lang w:val="fr-FR"/>
          <w:rPrChange w:id="146" w:author="Julian Wittische" w:date="2022-11-09T23:01:00Z">
            <w:rPr/>
          </w:rPrChange>
        </w:rPr>
        <w:t>. 4, 359–361. https://doi.org/10.1007/s12686-011-9548-7</w:t>
      </w:r>
    </w:p>
    <w:p w14:paraId="68838AB2" w14:textId="77777777" w:rsidR="008E709C" w:rsidRDefault="008E709C" w:rsidP="008E709C">
      <w:pPr>
        <w:pStyle w:val="Bibliography"/>
      </w:pPr>
      <w:proofErr w:type="spellStart"/>
      <w:r w:rsidRPr="008E709C">
        <w:rPr>
          <w:lang w:val="fr-FR"/>
          <w:rPrChange w:id="147" w:author="Julian Wittische" w:date="2022-11-09T23:01:00Z">
            <w:rPr/>
          </w:rPrChange>
        </w:rPr>
        <w:t>Evanno</w:t>
      </w:r>
      <w:proofErr w:type="spellEnd"/>
      <w:r w:rsidRPr="008E709C">
        <w:rPr>
          <w:lang w:val="fr-FR"/>
          <w:rPrChange w:id="148" w:author="Julian Wittische" w:date="2022-11-09T23:01:00Z">
            <w:rPr/>
          </w:rPrChange>
        </w:rPr>
        <w:t xml:space="preserve">, G., </w:t>
      </w:r>
      <w:proofErr w:type="spellStart"/>
      <w:r w:rsidRPr="008E709C">
        <w:rPr>
          <w:lang w:val="fr-FR"/>
          <w:rPrChange w:id="149" w:author="Julian Wittische" w:date="2022-11-09T23:01:00Z">
            <w:rPr/>
          </w:rPrChange>
        </w:rPr>
        <w:t>Regnaut</w:t>
      </w:r>
      <w:proofErr w:type="spellEnd"/>
      <w:r w:rsidRPr="008E709C">
        <w:rPr>
          <w:lang w:val="fr-FR"/>
          <w:rPrChange w:id="150" w:author="Julian Wittische" w:date="2022-11-09T23:01:00Z">
            <w:rPr/>
          </w:rPrChange>
        </w:rPr>
        <w:t xml:space="preserve">, S., Goudet, J., 2005. </w:t>
      </w:r>
      <w:r>
        <w:t>Detecting the number of clusters of individuals using the software structure: a simulation study. Mol. Ecol. 14, 2611–2620.</w:t>
      </w:r>
    </w:p>
    <w:p w14:paraId="196CC5BA" w14:textId="77777777" w:rsidR="008E709C" w:rsidRPr="008E709C" w:rsidRDefault="008E709C" w:rsidP="008E709C">
      <w:pPr>
        <w:pStyle w:val="Bibliography"/>
        <w:rPr>
          <w:lang w:val="fr-FR"/>
          <w:rPrChange w:id="151" w:author="Julian Wittische" w:date="2022-11-09T23:01:00Z">
            <w:rPr/>
          </w:rPrChange>
        </w:rPr>
      </w:pPr>
      <w:proofErr w:type="spellStart"/>
      <w:r>
        <w:t>Frantine</w:t>
      </w:r>
      <w:proofErr w:type="spellEnd"/>
      <w:r>
        <w:t xml:space="preserve">-Silva, W., Augusto, S.C., </w:t>
      </w:r>
      <w:proofErr w:type="spellStart"/>
      <w:r>
        <w:t>Tosta</w:t>
      </w:r>
      <w:proofErr w:type="spellEnd"/>
      <w:r>
        <w:t xml:space="preserve">, T.H.A., Pacheco, A.S., </w:t>
      </w:r>
      <w:proofErr w:type="spellStart"/>
      <w:r>
        <w:t>Kotelok-Diniz</w:t>
      </w:r>
      <w:proofErr w:type="spellEnd"/>
      <w:r>
        <w:t xml:space="preserve">, T., </w:t>
      </w:r>
      <w:proofErr w:type="spellStart"/>
      <w:r>
        <w:t>Apolinário</w:t>
      </w:r>
      <w:proofErr w:type="spellEnd"/>
      <w:r>
        <w:t xml:space="preserve"> da Silva, C., Sofia, S.H., 2021. Genetic diversity and population structure of orchid bees from the Brazilian savanna. </w:t>
      </w:r>
      <w:r w:rsidRPr="008E709C">
        <w:rPr>
          <w:lang w:val="fr-FR"/>
          <w:rPrChange w:id="152" w:author="Julian Wittische" w:date="2022-11-09T23:01:00Z">
            <w:rPr/>
          </w:rPrChange>
        </w:rPr>
        <w:t xml:space="preserve">J. Apic. </w:t>
      </w:r>
      <w:proofErr w:type="spellStart"/>
      <w:r w:rsidRPr="008E709C">
        <w:rPr>
          <w:lang w:val="fr-FR"/>
          <w:rPrChange w:id="153" w:author="Julian Wittische" w:date="2022-11-09T23:01:00Z">
            <w:rPr/>
          </w:rPrChange>
        </w:rPr>
        <w:t>Res</w:t>
      </w:r>
      <w:proofErr w:type="spellEnd"/>
      <w:r w:rsidRPr="008E709C">
        <w:rPr>
          <w:lang w:val="fr-FR"/>
          <w:rPrChange w:id="154" w:author="Julian Wittische" w:date="2022-11-09T23:01:00Z">
            <w:rPr/>
          </w:rPrChange>
        </w:rPr>
        <w:t>. 60, 385–395. https://doi.org/10.1080/00218839.2021.1898788</w:t>
      </w:r>
    </w:p>
    <w:p w14:paraId="7CEA3C18" w14:textId="77777777" w:rsidR="008E709C" w:rsidRDefault="008E709C" w:rsidP="008E709C">
      <w:pPr>
        <w:pStyle w:val="Bibliography"/>
      </w:pPr>
      <w:proofErr w:type="spellStart"/>
      <w:r w:rsidRPr="008E709C">
        <w:rPr>
          <w:lang w:val="fr-FR"/>
          <w:rPrChange w:id="155" w:author="Julian Wittische" w:date="2022-11-09T23:01:00Z">
            <w:rPr/>
          </w:rPrChange>
        </w:rPr>
        <w:lastRenderedPageBreak/>
        <w:t>Gallai</w:t>
      </w:r>
      <w:proofErr w:type="spellEnd"/>
      <w:r w:rsidRPr="008E709C">
        <w:rPr>
          <w:lang w:val="fr-FR"/>
          <w:rPrChange w:id="156" w:author="Julian Wittische" w:date="2022-11-09T23:01:00Z">
            <w:rPr/>
          </w:rPrChange>
        </w:rPr>
        <w:t xml:space="preserve">, N., Salles, J.-M., </w:t>
      </w:r>
      <w:proofErr w:type="spellStart"/>
      <w:r w:rsidRPr="008E709C">
        <w:rPr>
          <w:lang w:val="fr-FR"/>
          <w:rPrChange w:id="157" w:author="Julian Wittische" w:date="2022-11-09T23:01:00Z">
            <w:rPr/>
          </w:rPrChange>
        </w:rPr>
        <w:t>Settele</w:t>
      </w:r>
      <w:proofErr w:type="spellEnd"/>
      <w:r w:rsidRPr="008E709C">
        <w:rPr>
          <w:lang w:val="fr-FR"/>
          <w:rPrChange w:id="158" w:author="Julian Wittische" w:date="2022-11-09T23:01:00Z">
            <w:rPr/>
          </w:rPrChange>
        </w:rPr>
        <w:t xml:space="preserve">, J., </w:t>
      </w:r>
      <w:proofErr w:type="spellStart"/>
      <w:r w:rsidRPr="008E709C">
        <w:rPr>
          <w:lang w:val="fr-FR"/>
          <w:rPrChange w:id="159" w:author="Julian Wittische" w:date="2022-11-09T23:01:00Z">
            <w:rPr/>
          </w:rPrChange>
        </w:rPr>
        <w:t>Vaissière</w:t>
      </w:r>
      <w:proofErr w:type="spellEnd"/>
      <w:r w:rsidRPr="008E709C">
        <w:rPr>
          <w:lang w:val="fr-FR"/>
          <w:rPrChange w:id="160" w:author="Julian Wittische" w:date="2022-11-09T23:01:00Z">
            <w:rPr/>
          </w:rPrChange>
        </w:rPr>
        <w:t xml:space="preserve">, B.E., 2009. </w:t>
      </w:r>
      <w:r>
        <w:t>Economic valuation of the vulnerability of world agriculture confronted with pollinator decline. Ecol. Econ. 68, 810–821. https://doi.org/10.1016/j.ecolecon.2008.06.014</w:t>
      </w:r>
    </w:p>
    <w:p w14:paraId="41106885" w14:textId="77777777" w:rsidR="008E709C" w:rsidRDefault="008E709C" w:rsidP="008E709C">
      <w:pPr>
        <w:pStyle w:val="Bibliography"/>
      </w:pPr>
      <w:r>
        <w:t xml:space="preserve">Gao,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2D867D46" w14:textId="77777777" w:rsidR="008E709C" w:rsidRDefault="008E709C" w:rsidP="008E709C">
      <w:pPr>
        <w:pStyle w:val="Bibliography"/>
      </w:pPr>
      <w:r>
        <w:t>GBIF.org, 2022. Occurrence Download - Myathropa florea - North America (05 September 2022) https://doi.org/10.15468/dl.ctqqr2.</w:t>
      </w:r>
    </w:p>
    <w:p w14:paraId="1B80C0CC" w14:textId="77777777" w:rsidR="008E709C" w:rsidRDefault="008E709C" w:rsidP="008E709C">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357107D5" w14:textId="77777777" w:rsidR="008E709C" w:rsidRDefault="008E709C" w:rsidP="008E709C">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22, 8. https://doi.org/10.1186/s12862-022-01963-5</w:t>
      </w:r>
    </w:p>
    <w:p w14:paraId="4C465949" w14:textId="77777777" w:rsidR="008E709C" w:rsidRDefault="008E709C" w:rsidP="008E709C">
      <w:pPr>
        <w:pStyle w:val="Bibliography"/>
      </w:pPr>
      <w:proofErr w:type="spellStart"/>
      <w:r>
        <w:t>Goudet</w:t>
      </w:r>
      <w:proofErr w:type="spellEnd"/>
      <w:r>
        <w:t>, J., 2005. hierfstat, a package for R to compute and test hierarchical F‐statistics. Mol. Ecol. Notes 5, 184–186.</w:t>
      </w:r>
    </w:p>
    <w:p w14:paraId="41DC165E" w14:textId="77777777" w:rsidR="008E709C" w:rsidRDefault="008E709C" w:rsidP="008E709C">
      <w:pPr>
        <w:pStyle w:val="Bibliography"/>
      </w:pPr>
      <w:r>
        <w:t xml:space="preserve">Greenleaf, S.S., Williams, N.M., Winfre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3352ED9D" w14:textId="77777777" w:rsidR="008E709C" w:rsidRDefault="008E709C" w:rsidP="008E709C">
      <w:pPr>
        <w:pStyle w:val="Bibliography"/>
      </w:pPr>
      <w:r>
        <w:t xml:space="preserve">Hall, D.M., Camilo, G.R., </w:t>
      </w:r>
      <w:proofErr w:type="spellStart"/>
      <w:r>
        <w:t>Tonietto</w:t>
      </w:r>
      <w:proofErr w:type="spellEnd"/>
      <w:r>
        <w:t xml:space="preserve">, R.K., Ollerton, J., </w:t>
      </w:r>
      <w:proofErr w:type="spellStart"/>
      <w:r>
        <w:t>Ahrné</w:t>
      </w:r>
      <w:proofErr w:type="spellEnd"/>
      <w:r>
        <w:t xml:space="preserve">, K., </w:t>
      </w:r>
      <w:proofErr w:type="spellStart"/>
      <w:r>
        <w:t>Arduser</w:t>
      </w:r>
      <w:proofErr w:type="spellEnd"/>
      <w:r>
        <w:t xml:space="preserve">, M., Ascher, J.S., </w:t>
      </w:r>
      <w:proofErr w:type="spellStart"/>
      <w:r>
        <w:t>Baldock</w:t>
      </w:r>
      <w:proofErr w:type="spellEnd"/>
      <w:r>
        <w:t xml:space="preserve">, K.C.R., Fowler, R., Frankie, G., </w:t>
      </w:r>
      <w:proofErr w:type="spellStart"/>
      <w:r>
        <w:t>Goulson</w:t>
      </w:r>
      <w:proofErr w:type="spellEnd"/>
      <w:r>
        <w:t xml:space="preserve">, D., Gunnarsson,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xml:space="preserve">, E.M., Stone, G.N., Threlfall, C.G., 2017. The city as a refuge for insect pollinators. </w:t>
      </w:r>
      <w:proofErr w:type="spellStart"/>
      <w:r>
        <w:t>Conserv</w:t>
      </w:r>
      <w:proofErr w:type="spellEnd"/>
      <w:r>
        <w:t>. Biol. 31, 24–29. https://doi.org/10.1111/cobi.12840</w:t>
      </w:r>
    </w:p>
    <w:p w14:paraId="0F72753B" w14:textId="77777777" w:rsidR="008E709C" w:rsidRDefault="008E709C" w:rsidP="008E709C">
      <w:pPr>
        <w:pStyle w:val="Bibliography"/>
      </w:pPr>
      <w:proofErr w:type="spellStart"/>
      <w:r>
        <w:t>Hallmann</w:t>
      </w:r>
      <w:proofErr w:type="spellEnd"/>
      <w:r>
        <w:t xml:space="preserve">, C.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Kroon, H. de, 2017. More than 75 percent decline over 27 years in total flying insect biomass in protected areas. PLOS ONE 12, e0185809. https://doi.org/10.1371/journal.pone.0185809</w:t>
      </w:r>
    </w:p>
    <w:p w14:paraId="35082011" w14:textId="77777777" w:rsidR="008E709C" w:rsidRDefault="008E709C" w:rsidP="008E709C">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7603(2018)five</w:t>
      </w:r>
    </w:p>
    <w:p w14:paraId="13C2F888" w14:textId="77777777" w:rsidR="008E709C" w:rsidRDefault="008E709C" w:rsidP="008E709C">
      <w:pPr>
        <w:pStyle w:val="Bibliography"/>
      </w:pPr>
      <w:r>
        <w:t xml:space="preserve">Hong, K.-J., Lee, J.-H., Lee, G.-S., Lee, S., 2012. The status quo of invasive alien insect species and plant quarantine in Korea. J. Asia-Pac. </w:t>
      </w:r>
      <w:proofErr w:type="spellStart"/>
      <w:r>
        <w:t>Entomol</w:t>
      </w:r>
      <w:proofErr w:type="spellEnd"/>
      <w:r>
        <w:t>. 15, 521–532. https://doi.org/10.1016/j.aspen.2012.06.003</w:t>
      </w:r>
    </w:p>
    <w:p w14:paraId="39C53068" w14:textId="77777777" w:rsidR="008E709C" w:rsidRDefault="008E709C" w:rsidP="008E709C">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9, 1322–1332.</w:t>
      </w:r>
    </w:p>
    <w:p w14:paraId="5CDEC5B2" w14:textId="77777777" w:rsidR="008E709C" w:rsidRDefault="008E709C" w:rsidP="008E709C">
      <w:pPr>
        <w:pStyle w:val="Bibliography"/>
      </w:pPr>
      <w:r>
        <w:t xml:space="preserve">Jaeger, J.A.G., Soukup,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6953152E" w14:textId="77777777" w:rsidR="008E709C" w:rsidRDefault="008E709C" w:rsidP="008E709C">
      <w:pPr>
        <w:pStyle w:val="Bibliography"/>
      </w:pPr>
      <w:r>
        <w:lastRenderedPageBreak/>
        <w:t xml:space="preserve">Janes, J.K., Miller, J.M., Dupuis, J.R., </w:t>
      </w:r>
      <w:proofErr w:type="spellStart"/>
      <w:r>
        <w:t>Malenfant</w:t>
      </w:r>
      <w:proofErr w:type="spellEnd"/>
      <w:r>
        <w:t xml:space="preserve">, R.M., </w:t>
      </w:r>
      <w:proofErr w:type="spellStart"/>
      <w:r>
        <w:t>Gorrell</w:t>
      </w:r>
      <w:proofErr w:type="spellEnd"/>
      <w:r>
        <w:t xml:space="preserve">, J.C., </w:t>
      </w:r>
      <w:proofErr w:type="spellStart"/>
      <w:r>
        <w:t>Cullingham</w:t>
      </w:r>
      <w:proofErr w:type="spellEnd"/>
      <w:r>
        <w:t>, C.I., Andrew, R.L., 2017. The K = 2 conundrum. Mol. Ecol. 26, 3594–3602. https://doi.org/10.1111/mec.14187</w:t>
      </w:r>
    </w:p>
    <w:p w14:paraId="3360658C" w14:textId="77777777" w:rsidR="008E709C" w:rsidRDefault="008E709C" w:rsidP="008E709C">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14246B8D" w14:textId="77777777" w:rsidR="008E709C" w:rsidRDefault="008E709C" w:rsidP="008E709C">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43EC2D5" w14:textId="77777777" w:rsidR="008E709C" w:rsidRDefault="008E709C" w:rsidP="008E709C">
      <w:pPr>
        <w:pStyle w:val="Bibliography"/>
      </w:pPr>
      <w:r>
        <w:t xml:space="preserve">Jha, S., </w:t>
      </w:r>
      <w:proofErr w:type="spellStart"/>
      <w:r>
        <w:t>Kremen</w:t>
      </w:r>
      <w:proofErr w:type="spellEnd"/>
      <w:r>
        <w:t>, C., 2013. Urban land use limits regional bumble bee gene flow. Mol. Ecol. 22, 2483–2495. https://doi.org/10.1111/mec.12275</w:t>
      </w:r>
    </w:p>
    <w:p w14:paraId="06C55194" w14:textId="77777777" w:rsidR="008E709C" w:rsidRDefault="008E709C" w:rsidP="008E709C">
      <w:pPr>
        <w:pStyle w:val="Bibliography"/>
      </w:pPr>
      <w:r>
        <w:t xml:space="preserve">Jia, H., Liu, Y., Li, X., Li, H., Pan, Y., Hu, C., Zhou, X., </w:t>
      </w:r>
      <w:proofErr w:type="spellStart"/>
      <w:r>
        <w:t>Wyckhuys</w:t>
      </w:r>
      <w:proofErr w:type="spellEnd"/>
      <w:r>
        <w:t xml:space="preserve">, K.A., Wu, K., 2022. Windborne migration amplifies insect-mediated pollination services. </w:t>
      </w:r>
      <w:proofErr w:type="spellStart"/>
      <w:r>
        <w:t>eLife</w:t>
      </w:r>
      <w:proofErr w:type="spellEnd"/>
      <w:r>
        <w:t xml:space="preserve"> 11, e76230. https://doi.org/10.7554/eLife.76230</w:t>
      </w:r>
    </w:p>
    <w:p w14:paraId="5AD75954" w14:textId="77777777" w:rsidR="008E709C" w:rsidRDefault="008E709C" w:rsidP="008E709C">
      <w:pPr>
        <w:pStyle w:val="Bibliography"/>
      </w:pPr>
      <w:proofErr w:type="spellStart"/>
      <w:r>
        <w:t>Jombart</w:t>
      </w:r>
      <w:proofErr w:type="spellEnd"/>
      <w:r>
        <w:t>, T., 2008. Adegenet: A R package for the multivariate analysis of genetic markers. Bioinformatics 24, 1403–1405. https://doi.org/10.1093/bioinformatics/btn129</w:t>
      </w:r>
    </w:p>
    <w:p w14:paraId="128ADF0F" w14:textId="77777777" w:rsidR="008E709C" w:rsidRDefault="008E709C" w:rsidP="008E709C">
      <w:pPr>
        <w:pStyle w:val="Bibliography"/>
      </w:pPr>
      <w:proofErr w:type="spellStart"/>
      <w:r>
        <w:t>Jombart</w:t>
      </w:r>
      <w:proofErr w:type="spellEnd"/>
      <w:r>
        <w:t>, T., Ahmed, I., 2011. adegenet 1.3-1: New tools for the analysis of genome-wide SNP data. Bioinformatics 27, 3070–3071. https://doi.org/10.1093/bioinformatics/btr521</w:t>
      </w:r>
    </w:p>
    <w:p w14:paraId="749BF95E" w14:textId="77777777" w:rsidR="008E709C" w:rsidRDefault="008E709C" w:rsidP="008E709C">
      <w:pPr>
        <w:pStyle w:val="Bibliography"/>
      </w:pPr>
      <w:proofErr w:type="spellStart"/>
      <w:r>
        <w:t>Jombart</w:t>
      </w:r>
      <w:proofErr w:type="spellEnd"/>
      <w:r>
        <w:t>, T., Collins, C., 2022. A tutorial for Discriminant Analysis of Principal Components (DAPC) using adegenet 2.1.6.</w:t>
      </w:r>
    </w:p>
    <w:p w14:paraId="1EBA90D3" w14:textId="77777777" w:rsidR="008E709C" w:rsidRDefault="008E709C" w:rsidP="008E709C">
      <w:pPr>
        <w:pStyle w:val="Bibliography"/>
      </w:pPr>
      <w:proofErr w:type="spellStart"/>
      <w:r w:rsidRPr="008E709C">
        <w:rPr>
          <w:lang w:val="fr-FR"/>
          <w:rPrChange w:id="161" w:author="Julian Wittische" w:date="2022-11-09T23:01:00Z">
            <w:rPr/>
          </w:rPrChange>
        </w:rPr>
        <w:t>Jombart</w:t>
      </w:r>
      <w:proofErr w:type="spellEnd"/>
      <w:r w:rsidRPr="008E709C">
        <w:rPr>
          <w:lang w:val="fr-FR"/>
          <w:rPrChange w:id="162" w:author="Julian Wittische" w:date="2022-11-09T23:01:00Z">
            <w:rPr/>
          </w:rPrChange>
        </w:rPr>
        <w:t xml:space="preserve">, T., Devillard, S., </w:t>
      </w:r>
      <w:proofErr w:type="spellStart"/>
      <w:r w:rsidRPr="008E709C">
        <w:rPr>
          <w:lang w:val="fr-FR"/>
          <w:rPrChange w:id="163" w:author="Julian Wittische" w:date="2022-11-09T23:01:00Z">
            <w:rPr/>
          </w:rPrChange>
        </w:rPr>
        <w:t>Balloux</w:t>
      </w:r>
      <w:proofErr w:type="spellEnd"/>
      <w:r w:rsidRPr="008E709C">
        <w:rPr>
          <w:lang w:val="fr-FR"/>
          <w:rPrChange w:id="164" w:author="Julian Wittische" w:date="2022-11-09T23:01:00Z">
            <w:rPr/>
          </w:rPrChange>
        </w:rPr>
        <w:t xml:space="preserve">, F., 2010. </w:t>
      </w:r>
      <w:r>
        <w:t>Discriminant analysis of principal components: a new method for the analysis of genetically structured populations. BMC Genet. 11, 94. https://doi.org/10.1186/1471-2156-11-94</w:t>
      </w:r>
    </w:p>
    <w:p w14:paraId="7652A3EC" w14:textId="77777777" w:rsidR="008E709C" w:rsidRDefault="008E709C" w:rsidP="008E709C">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5B679A8E" w14:textId="77777777" w:rsidR="008E709C" w:rsidRDefault="008E709C" w:rsidP="008E709C">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Poppr: An R package for genetic analysis of populations with clonal, partially clonal, and/or sexual reproduction. </w:t>
      </w:r>
      <w:proofErr w:type="spellStart"/>
      <w:r>
        <w:t>PeerJ</w:t>
      </w:r>
      <w:proofErr w:type="spellEnd"/>
      <w:r>
        <w:t xml:space="preserve"> 2014, 1–14. https://doi.org/10.7717/peerj.281</w:t>
      </w:r>
    </w:p>
    <w:p w14:paraId="30A12350" w14:textId="77777777" w:rsidR="008E709C" w:rsidRDefault="008E709C" w:rsidP="008E709C">
      <w:pPr>
        <w:pStyle w:val="Bibliography"/>
      </w:pPr>
      <w:r>
        <w:t xml:space="preserve">Kleijn, D., van </w:t>
      </w:r>
      <w:proofErr w:type="spellStart"/>
      <w:r>
        <w:t>Langevelde</w:t>
      </w:r>
      <w:proofErr w:type="spellEnd"/>
      <w:r>
        <w:t>, F., 2006. Interacting effects of landscape context and habitat quality on flower visiting insects in agricultural landscapes. Basic Appl. Ecol. 7, 201–214. https://doi.org/10.1016/j.baae.2005.07.011</w:t>
      </w:r>
    </w:p>
    <w:p w14:paraId="30D472DB" w14:textId="77777777" w:rsidR="008E709C" w:rsidRDefault="008E709C" w:rsidP="008E709C">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6146F746" w14:textId="77777777" w:rsidR="008E709C" w:rsidRDefault="008E709C" w:rsidP="008E709C">
      <w:pPr>
        <w:pStyle w:val="Bibliography"/>
      </w:pPr>
      <w:r>
        <w:t xml:space="preserve">Kopelman, N.M., </w:t>
      </w:r>
      <w:proofErr w:type="spellStart"/>
      <w:r>
        <w:t>Mayzel</w:t>
      </w:r>
      <w:proofErr w:type="spellEnd"/>
      <w:r>
        <w:t xml:space="preserve">, J., Jakobsson, M., Rosenberg, N.A., </w:t>
      </w:r>
      <w:proofErr w:type="spellStart"/>
      <w:r>
        <w:t>Mayrose</w:t>
      </w:r>
      <w:proofErr w:type="spellEnd"/>
      <w:r>
        <w:t xml:space="preserve">, I., 2015. </w:t>
      </w:r>
      <w:proofErr w:type="spellStart"/>
      <w:r>
        <w:t>Clumpak</w:t>
      </w:r>
      <w:proofErr w:type="spellEnd"/>
      <w:r>
        <w:t xml:space="preserve">: a program for identifying clustering modes and packaging population structure inferences across K. Mol. Ecol. </w:t>
      </w:r>
      <w:proofErr w:type="spellStart"/>
      <w:r>
        <w:t>Resour</w:t>
      </w:r>
      <w:proofErr w:type="spellEnd"/>
      <w:r>
        <w:t>. 15, 1179–1191. https://doi.org/10.1111/1755-0998.12387</w:t>
      </w:r>
    </w:p>
    <w:p w14:paraId="7A892FB6" w14:textId="77777777" w:rsidR="008E709C" w:rsidRDefault="008E709C" w:rsidP="008E709C">
      <w:pPr>
        <w:pStyle w:val="Bibliography"/>
      </w:pPr>
      <w:r>
        <w:t>Legendre, P., Legendre, L., 2012. Numerical Ecology. Elsevier, Amsterdam, Netherlands.</w:t>
      </w:r>
    </w:p>
    <w:p w14:paraId="7BF85FE9" w14:textId="77777777" w:rsidR="008E709C" w:rsidRDefault="008E709C" w:rsidP="008E709C">
      <w:pPr>
        <w:pStyle w:val="Bibliography"/>
      </w:pPr>
      <w:r>
        <w:t xml:space="preserve">Leopold, J., </w:t>
      </w:r>
      <w:proofErr w:type="spellStart"/>
      <w:r>
        <w:t>Schöne</w:t>
      </w:r>
      <w:proofErr w:type="spellEnd"/>
      <w:r>
        <w:t xml:space="preserve">, M., </w:t>
      </w:r>
      <w:proofErr w:type="spellStart"/>
      <w:r>
        <w:t>Cölln</w:t>
      </w:r>
      <w:proofErr w:type="spellEnd"/>
      <w:r>
        <w:t xml:space="preserve">, K., 1996. </w:t>
      </w:r>
      <w:proofErr w:type="spellStart"/>
      <w:r>
        <w:t>Zur</w:t>
      </w:r>
      <w:proofErr w:type="spellEnd"/>
      <w:r>
        <w:t xml:space="preserve"> </w:t>
      </w:r>
      <w:proofErr w:type="spellStart"/>
      <w:r>
        <w:t>Kenntis</w:t>
      </w:r>
      <w:proofErr w:type="spellEnd"/>
      <w:r>
        <w:t xml:space="preserve"> der </w:t>
      </w:r>
      <w:proofErr w:type="spellStart"/>
      <w:r>
        <w:t>Schwebfliegen</w:t>
      </w:r>
      <w:proofErr w:type="spellEnd"/>
      <w:r>
        <w:t xml:space="preserve"> (Diptera, </w:t>
      </w:r>
      <w:proofErr w:type="spellStart"/>
      <w:r>
        <w:t>Syrphidae</w:t>
      </w:r>
      <w:proofErr w:type="spellEnd"/>
      <w:r>
        <w:t xml:space="preserve">) der Stadt Köln und </w:t>
      </w:r>
      <w:proofErr w:type="spellStart"/>
      <w:r>
        <w:t>ihrer</w:t>
      </w:r>
      <w:proofErr w:type="spellEnd"/>
      <w:r>
        <w:t xml:space="preserve"> </w:t>
      </w:r>
      <w:proofErr w:type="spellStart"/>
      <w:r>
        <w:t>Randgebiete</w:t>
      </w:r>
      <w:proofErr w:type="spellEnd"/>
      <w:r>
        <w:t xml:space="preserve">. Dechen. - </w:t>
      </w:r>
      <w:proofErr w:type="spellStart"/>
      <w:r>
        <w:t>Beih</w:t>
      </w:r>
      <w:proofErr w:type="spellEnd"/>
      <w:r>
        <w:t>. Bonn 35, 433–458.</w:t>
      </w:r>
    </w:p>
    <w:p w14:paraId="02846529" w14:textId="77777777" w:rsidR="008E709C" w:rsidRDefault="008E709C" w:rsidP="008E709C">
      <w:pPr>
        <w:pStyle w:val="Bibliography"/>
      </w:pPr>
      <w:r>
        <w:t xml:space="preserve">Loiselle, B. a, </w:t>
      </w:r>
      <w:proofErr w:type="spellStart"/>
      <w:r>
        <w:t>Sork</w:t>
      </w:r>
      <w:proofErr w:type="spellEnd"/>
      <w:r>
        <w:t xml:space="preserve">, V.L., </w:t>
      </w:r>
      <w:proofErr w:type="spellStart"/>
      <w:r>
        <w:t>Nason</w:t>
      </w:r>
      <w:proofErr w:type="spellEnd"/>
      <w:r>
        <w:t>, J., Graham, C., 1995. Spatial Genetic Structure of a Tropical Understory Shrub. Am. J. Bot. 82, 1420–1425.</w:t>
      </w:r>
    </w:p>
    <w:p w14:paraId="2C297E95" w14:textId="77777777" w:rsidR="008E709C" w:rsidRDefault="008E709C" w:rsidP="008E709C">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on cultivated land. J. Appl. </w:t>
      </w:r>
      <w:proofErr w:type="spellStart"/>
      <w:r>
        <w:t>Entomol</w:t>
      </w:r>
      <w:proofErr w:type="spellEnd"/>
      <w:r>
        <w:t>. 122, 115–120. https://doi.org/10.1111/j.1439-0418.1998.tb01471.x</w:t>
      </w:r>
    </w:p>
    <w:p w14:paraId="4EE9E5CF" w14:textId="77777777" w:rsidR="008E709C" w:rsidRDefault="008E709C" w:rsidP="008E709C">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7E221235" w14:textId="77777777" w:rsidR="008E709C" w:rsidRDefault="008E709C" w:rsidP="008E709C">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7C217D8D" w14:textId="77777777" w:rsidR="008E709C" w:rsidRDefault="008E709C" w:rsidP="008E709C">
      <w:pPr>
        <w:pStyle w:val="Bibliography"/>
      </w:pPr>
      <w:r>
        <w:t>Mantel, N., 1967. Cancer research. Mantel 27, 34.</w:t>
      </w:r>
    </w:p>
    <w:p w14:paraId="2BDA85A2" w14:textId="77777777" w:rsidR="008E709C" w:rsidRDefault="008E709C" w:rsidP="008E709C">
      <w:pPr>
        <w:pStyle w:val="Bibliography"/>
      </w:pPr>
      <w:proofErr w:type="spellStart"/>
      <w:r>
        <w:t>Menz</w:t>
      </w:r>
      <w:proofErr w:type="spellEnd"/>
      <w:r>
        <w:t xml:space="preserve">, M.H.M., Reynolds, D.R., Gao, B., Hu, G., Chapman, J.W., Wotton, K.R., 2019. Mechanisms and Consequences of Partial Migration in Insects. Front. Ecol. </w:t>
      </w:r>
      <w:proofErr w:type="spellStart"/>
      <w:r>
        <w:t>Evol</w:t>
      </w:r>
      <w:proofErr w:type="spellEnd"/>
      <w:r>
        <w:t>. 7.</w:t>
      </w:r>
    </w:p>
    <w:p w14:paraId="7945519E" w14:textId="77777777" w:rsidR="008E709C" w:rsidRDefault="008E709C" w:rsidP="008E709C">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73591C52" w14:textId="77777777" w:rsidR="008E709C" w:rsidRPr="008E709C" w:rsidRDefault="008E709C" w:rsidP="008E709C">
      <w:pPr>
        <w:pStyle w:val="Bibliography"/>
        <w:rPr>
          <w:lang w:val="fr-FR"/>
          <w:rPrChange w:id="165" w:author="Julian Wittische" w:date="2022-11-09T23:01:00Z">
            <w:rPr/>
          </w:rPrChange>
        </w:rPr>
      </w:pPr>
      <w:r>
        <w:t xml:space="preserve">Miller, S.A., Dykes, D.D., </w:t>
      </w:r>
      <w:proofErr w:type="spellStart"/>
      <w:r>
        <w:t>Polesky</w:t>
      </w:r>
      <w:proofErr w:type="spellEnd"/>
      <w:r>
        <w:t xml:space="preserve">, H.F., 1988. A simple salting out procedure for extracting DNA from human nucleated cells. </w:t>
      </w:r>
      <w:proofErr w:type="spellStart"/>
      <w:r w:rsidRPr="008E709C">
        <w:rPr>
          <w:lang w:val="fr-FR"/>
          <w:rPrChange w:id="166" w:author="Julian Wittische" w:date="2022-11-09T23:01:00Z">
            <w:rPr/>
          </w:rPrChange>
        </w:rPr>
        <w:t>Nucleic</w:t>
      </w:r>
      <w:proofErr w:type="spellEnd"/>
      <w:r w:rsidRPr="008E709C">
        <w:rPr>
          <w:lang w:val="fr-FR"/>
          <w:rPrChange w:id="167" w:author="Julian Wittische" w:date="2022-11-09T23:01:00Z">
            <w:rPr/>
          </w:rPrChange>
        </w:rPr>
        <w:t xml:space="preserve"> </w:t>
      </w:r>
      <w:proofErr w:type="spellStart"/>
      <w:r w:rsidRPr="008E709C">
        <w:rPr>
          <w:lang w:val="fr-FR"/>
          <w:rPrChange w:id="168" w:author="Julian Wittische" w:date="2022-11-09T23:01:00Z">
            <w:rPr/>
          </w:rPrChange>
        </w:rPr>
        <w:t>Acids</w:t>
      </w:r>
      <w:proofErr w:type="spellEnd"/>
      <w:r w:rsidRPr="008E709C">
        <w:rPr>
          <w:lang w:val="fr-FR"/>
          <w:rPrChange w:id="169" w:author="Julian Wittische" w:date="2022-11-09T23:01:00Z">
            <w:rPr/>
          </w:rPrChange>
        </w:rPr>
        <w:t xml:space="preserve"> </w:t>
      </w:r>
      <w:proofErr w:type="spellStart"/>
      <w:r w:rsidRPr="008E709C">
        <w:rPr>
          <w:lang w:val="fr-FR"/>
          <w:rPrChange w:id="170" w:author="Julian Wittische" w:date="2022-11-09T23:01:00Z">
            <w:rPr/>
          </w:rPrChange>
        </w:rPr>
        <w:t>Res</w:t>
      </w:r>
      <w:proofErr w:type="spellEnd"/>
      <w:r w:rsidRPr="008E709C">
        <w:rPr>
          <w:lang w:val="fr-FR"/>
          <w:rPrChange w:id="171" w:author="Julian Wittische" w:date="2022-11-09T23:01:00Z">
            <w:rPr/>
          </w:rPrChange>
        </w:rPr>
        <w:t>. 16, 1215.</w:t>
      </w:r>
    </w:p>
    <w:p w14:paraId="3CA074CB" w14:textId="77777777" w:rsidR="008E709C" w:rsidRPr="008E709C" w:rsidRDefault="008E709C" w:rsidP="008E709C">
      <w:pPr>
        <w:pStyle w:val="Bibliography"/>
        <w:rPr>
          <w:lang w:val="fr-FR"/>
          <w:rPrChange w:id="172" w:author="Julian Wittische" w:date="2022-11-09T23:01:00Z">
            <w:rPr/>
          </w:rPrChange>
        </w:rPr>
      </w:pPr>
      <w:r w:rsidRPr="008E709C">
        <w:rPr>
          <w:lang w:val="fr-FR"/>
          <w:rPrChange w:id="173" w:author="Julian Wittische" w:date="2022-11-09T23:01:00Z">
            <w:rPr/>
          </w:rPrChange>
        </w:rPr>
        <w:t xml:space="preserve">Ministère de l’Environnement, du Climat et du Développement durable, 2022. Plan Pollinisateurs Luxembourg [WWW Document]. Plan </w:t>
      </w:r>
      <w:proofErr w:type="spellStart"/>
      <w:r w:rsidRPr="008E709C">
        <w:rPr>
          <w:lang w:val="fr-FR"/>
          <w:rPrChange w:id="174" w:author="Julian Wittische" w:date="2022-11-09T23:01:00Z">
            <w:rPr/>
          </w:rPrChange>
        </w:rPr>
        <w:t>Pollinis</w:t>
      </w:r>
      <w:proofErr w:type="spellEnd"/>
      <w:r w:rsidRPr="008E709C">
        <w:rPr>
          <w:lang w:val="fr-FR"/>
          <w:rPrChange w:id="175" w:author="Julian Wittische" w:date="2022-11-09T23:01:00Z">
            <w:rPr/>
          </w:rPrChange>
        </w:rPr>
        <w:t>. URL https://www.planpollinisateurs.lu (</w:t>
      </w:r>
      <w:proofErr w:type="spellStart"/>
      <w:r w:rsidRPr="008E709C">
        <w:rPr>
          <w:lang w:val="fr-FR"/>
          <w:rPrChange w:id="176" w:author="Julian Wittische" w:date="2022-11-09T23:01:00Z">
            <w:rPr/>
          </w:rPrChange>
        </w:rPr>
        <w:t>accessed</w:t>
      </w:r>
      <w:proofErr w:type="spellEnd"/>
      <w:r w:rsidRPr="008E709C">
        <w:rPr>
          <w:lang w:val="fr-FR"/>
          <w:rPrChange w:id="177" w:author="Julian Wittische" w:date="2022-11-09T23:01:00Z">
            <w:rPr/>
          </w:rPrChange>
        </w:rPr>
        <w:t xml:space="preserve"> 9.16.22).</w:t>
      </w:r>
    </w:p>
    <w:p w14:paraId="72AD6516" w14:textId="77777777" w:rsidR="008E709C" w:rsidRDefault="008E709C" w:rsidP="008E709C">
      <w:pPr>
        <w:pStyle w:val="Bibliography"/>
      </w:pPr>
      <w:r>
        <w:t xml:space="preserve">Miranda, G.F.G., Young, A.D., Locke, M.M., Marshall, S.A., Skevington, J.H., Thompson, F.C., 2013. Key to the Genera of Nearctic </w:t>
      </w:r>
      <w:proofErr w:type="spellStart"/>
      <w:r>
        <w:t>Syrphidae</w:t>
      </w:r>
      <w:proofErr w:type="spellEnd"/>
      <w:r>
        <w:t xml:space="preserve">. Can. J. Arthropod </w:t>
      </w:r>
      <w:proofErr w:type="spellStart"/>
      <w:r>
        <w:t>Identif</w:t>
      </w:r>
      <w:proofErr w:type="spellEnd"/>
      <w:r>
        <w:t>. 23.</w:t>
      </w:r>
    </w:p>
    <w:p w14:paraId="010BF8EE" w14:textId="77777777" w:rsidR="008E709C" w:rsidRPr="008E709C" w:rsidRDefault="008E709C" w:rsidP="008E709C">
      <w:pPr>
        <w:pStyle w:val="Bibliography"/>
        <w:rPr>
          <w:lang w:val="fr-FR"/>
          <w:rPrChange w:id="178" w:author="Julian Wittische" w:date="2022-11-09T23:01:00Z">
            <w:rPr/>
          </w:rPrChange>
        </w:rPr>
      </w:pPr>
      <w:proofErr w:type="spellStart"/>
      <w:r>
        <w:t>Mitter</w:t>
      </w:r>
      <w:proofErr w:type="spellEnd"/>
      <w:r>
        <w:t xml:space="preserve">, H., Weber, G., 2011. Green Belt(s)—a Challenge for Urban Policy of Expanding Cities. </w:t>
      </w:r>
      <w:r w:rsidRPr="008E709C">
        <w:rPr>
          <w:lang w:val="fr-FR"/>
          <w:rPrChange w:id="179" w:author="Julian Wittische" w:date="2022-11-09T23:01:00Z">
            <w:rPr/>
          </w:rPrChange>
        </w:rPr>
        <w:t xml:space="preserve">Reg. </w:t>
      </w:r>
      <w:proofErr w:type="spellStart"/>
      <w:r w:rsidRPr="008E709C">
        <w:rPr>
          <w:lang w:val="fr-FR"/>
          <w:rPrChange w:id="180" w:author="Julian Wittische" w:date="2022-11-09T23:01:00Z">
            <w:rPr/>
          </w:rPrChange>
        </w:rPr>
        <w:t>Mag</w:t>
      </w:r>
      <w:proofErr w:type="spellEnd"/>
      <w:r w:rsidRPr="008E709C">
        <w:rPr>
          <w:lang w:val="fr-FR"/>
          <w:rPrChange w:id="181" w:author="Julian Wittische" w:date="2022-11-09T23:01:00Z">
            <w:rPr/>
          </w:rPrChange>
        </w:rPr>
        <w:t>. 282, 18–20. https://doi.org/10.1080/13673882.2011.9697692</w:t>
      </w:r>
    </w:p>
    <w:p w14:paraId="4359605C" w14:textId="77777777" w:rsidR="008E709C" w:rsidRDefault="008E709C" w:rsidP="008E709C">
      <w:pPr>
        <w:pStyle w:val="Bibliography"/>
      </w:pPr>
      <w:r w:rsidRPr="008E709C">
        <w:rPr>
          <w:lang w:val="fr-FR"/>
          <w:rPrChange w:id="182" w:author="Julian Wittische" w:date="2022-11-09T23:01:00Z">
            <w:rPr/>
          </w:rPrChange>
        </w:rPr>
        <w:t xml:space="preserve">Moquet, L., Laurent, E., </w:t>
      </w:r>
      <w:proofErr w:type="spellStart"/>
      <w:r w:rsidRPr="008E709C">
        <w:rPr>
          <w:lang w:val="fr-FR"/>
          <w:rPrChange w:id="183" w:author="Julian Wittische" w:date="2022-11-09T23:01:00Z">
            <w:rPr/>
          </w:rPrChange>
        </w:rPr>
        <w:t>Bacchetta</w:t>
      </w:r>
      <w:proofErr w:type="spellEnd"/>
      <w:r w:rsidRPr="008E709C">
        <w:rPr>
          <w:lang w:val="fr-FR"/>
          <w:rPrChange w:id="184" w:author="Julian Wittische" w:date="2022-11-09T23:01:00Z">
            <w:rPr/>
          </w:rPrChange>
        </w:rPr>
        <w:t xml:space="preserve">, R., Jacquemart, A.-L., 2018. </w:t>
      </w:r>
      <w:r>
        <w:t xml:space="preserve">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Divers. 11, 72–87. https://doi.org/10.1111/icad.12245</w:t>
      </w:r>
    </w:p>
    <w:p w14:paraId="56D26F1B" w14:textId="77777777" w:rsidR="008E709C" w:rsidRDefault="008E709C" w:rsidP="008E709C">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 Lett. 13, 969–979. https://doi.org/10.1111/j.1461-0248.2010.01487.x</w:t>
      </w:r>
    </w:p>
    <w:p w14:paraId="61FD4143" w14:textId="77777777" w:rsidR="008E709C" w:rsidRDefault="008E709C" w:rsidP="008E709C">
      <w:pPr>
        <w:pStyle w:val="Bibliography"/>
      </w:pPr>
      <w:r>
        <w:t xml:space="preserve">Ollerton,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4BBD9B1B" w14:textId="77777777" w:rsidR="008E709C" w:rsidRDefault="008E709C" w:rsidP="008E709C">
      <w:pPr>
        <w:pStyle w:val="Bibliography"/>
      </w:pPr>
      <w:r>
        <w:t>Ollerton, J., Winfree, R., Tarrant, S., 2011. How many flowering plants are pollinated by animals? Oikos 120, 321–326. https://doi.org/10.1111/j.1600-0706.2010.18644.x</w:t>
      </w:r>
    </w:p>
    <w:p w14:paraId="43F426A3" w14:textId="77777777" w:rsidR="008E709C" w:rsidRDefault="008E709C" w:rsidP="008E709C">
      <w:pPr>
        <w:pStyle w:val="Bibliography"/>
      </w:pPr>
      <w:proofErr w:type="spellStart"/>
      <w:r>
        <w:t>Ouin</w:t>
      </w:r>
      <w:proofErr w:type="spellEnd"/>
      <w:r>
        <w:t xml:space="preserve">, A., </w:t>
      </w:r>
      <w:proofErr w:type="spellStart"/>
      <w:r>
        <w:t>Menozzi</w:t>
      </w:r>
      <w:proofErr w:type="spellEnd"/>
      <w:r>
        <w:t xml:space="preserve">, P., Coulon,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south-western France? Rapid </w:t>
      </w:r>
      <w:proofErr w:type="spellStart"/>
      <w:r>
        <w:t>Commun</w:t>
      </w:r>
      <w:proofErr w:type="spellEnd"/>
      <w:r>
        <w:t xml:space="preserve">. Mass </w:t>
      </w:r>
      <w:proofErr w:type="spellStart"/>
      <w:r>
        <w:t>Spectrom</w:t>
      </w:r>
      <w:proofErr w:type="spellEnd"/>
      <w:r>
        <w:t>. 25, 2793–2798. https://doi.org/10.1002/rcm.5127</w:t>
      </w:r>
    </w:p>
    <w:p w14:paraId="087B0E2A" w14:textId="77777777" w:rsidR="008E709C" w:rsidRDefault="008E709C" w:rsidP="008E709C">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73DB17A7" w14:textId="77777777" w:rsidR="008E709C" w:rsidRDefault="008E709C" w:rsidP="008E709C">
      <w:pPr>
        <w:pStyle w:val="Bibliography"/>
      </w:pPr>
      <w:proofErr w:type="spellStart"/>
      <w:r>
        <w:t>Oyler</w:t>
      </w:r>
      <w:proofErr w:type="spellEnd"/>
      <w:r>
        <w:t xml:space="preserve">-McCanc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Genet. 14, 275–285. https://doi.org/10.1007/s10592-012-0415-1</w:t>
      </w:r>
    </w:p>
    <w:p w14:paraId="37275CED" w14:textId="77777777" w:rsidR="008E709C" w:rsidRDefault="008E709C" w:rsidP="008E709C">
      <w:pPr>
        <w:pStyle w:val="Bibliography"/>
      </w:pPr>
      <w:r>
        <w:t xml:space="preserve">Paradis, E., 2010. </w:t>
      </w:r>
      <w:proofErr w:type="gramStart"/>
      <w:r>
        <w:t>pegas :</w:t>
      </w:r>
      <w:proofErr w:type="gramEnd"/>
      <w:r>
        <w:t xml:space="preserve"> an R package for population genetics with an integrated – modular approach 26, 419–420. https://doi.org/10.1093/bioinformatics/btp696</w:t>
      </w:r>
    </w:p>
    <w:p w14:paraId="7C24C24A" w14:textId="77777777" w:rsidR="008E709C" w:rsidRDefault="008E709C" w:rsidP="008E709C">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 Control 149, 104328. https://doi.org/10.1016/j.biocontrol.2020.104328</w:t>
      </w:r>
    </w:p>
    <w:p w14:paraId="293E9B0D" w14:textId="77777777" w:rsidR="008E709C" w:rsidRDefault="008E709C" w:rsidP="008E709C">
      <w:pPr>
        <w:pStyle w:val="Bibliography"/>
      </w:pPr>
      <w:r>
        <w:lastRenderedPageBreak/>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61CF1976" w14:textId="77777777" w:rsidR="008E709C" w:rsidRDefault="008E709C" w:rsidP="008E709C">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xml:space="preserve">, W.E., 2010. Global pollinator declines: trends, impacts and drivers. Trends Ecol. </w:t>
      </w:r>
      <w:proofErr w:type="spellStart"/>
      <w:r>
        <w:t>Evol</w:t>
      </w:r>
      <w:proofErr w:type="spellEnd"/>
      <w:r>
        <w:t>. 25, 345–353. https://doi.org/10.1016/j.tree.2010.01.007</w:t>
      </w:r>
    </w:p>
    <w:p w14:paraId="6110B89B" w14:textId="77777777" w:rsidR="008E709C" w:rsidRDefault="008E709C" w:rsidP="008E709C">
      <w:pPr>
        <w:pStyle w:val="Bibliography"/>
      </w:pPr>
      <w:r>
        <w:t xml:space="preserve">Pritchard, J.K., Stephens, M., Donnelly, P., 2000. Inference of Population Structure Using </w:t>
      </w:r>
      <w:proofErr w:type="spellStart"/>
      <w:r>
        <w:t>Multilocus</w:t>
      </w:r>
      <w:proofErr w:type="spellEnd"/>
      <w:r>
        <w:t xml:space="preserve"> Genotype Data.</w:t>
      </w:r>
    </w:p>
    <w:p w14:paraId="5986EBFF" w14:textId="77777777" w:rsidR="008E709C" w:rsidRDefault="008E709C" w:rsidP="008E709C">
      <w:pPr>
        <w:pStyle w:val="Bibliography"/>
      </w:pPr>
      <w:r>
        <w:t>R Core Team, 2022. R: A language and environment for statistical computing.</w:t>
      </w:r>
    </w:p>
    <w:p w14:paraId="28187FBD" w14:textId="77777777" w:rsidR="008E709C" w:rsidRDefault="008E709C" w:rsidP="008E709C">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 Natl. Acad. Sci. 113, 146–151. https://doi.org/10.1073/pnas.1517092112</w:t>
      </w:r>
    </w:p>
    <w:p w14:paraId="4EE930EE" w14:textId="77777777" w:rsidR="008E709C" w:rsidRDefault="008E709C" w:rsidP="008E709C">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6306E7EF" w14:textId="77777777" w:rsidR="008E709C" w:rsidRDefault="008E709C" w:rsidP="008E709C">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 Ecol. 22, 5329–5339. https://doi.org/10.1111/mec.12483</w:t>
      </w:r>
    </w:p>
    <w:p w14:paraId="1AFCB4FC" w14:textId="77777777" w:rsidR="008E709C" w:rsidRDefault="008E709C" w:rsidP="008E709C">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6BB7F65E" w14:textId="77777777" w:rsidR="008E709C" w:rsidRDefault="008E709C" w:rsidP="008E709C">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18, 179–188. https://doi.org/10.1007/s10841-014-9627-7</w:t>
      </w:r>
    </w:p>
    <w:p w14:paraId="0B7377A7" w14:textId="77777777" w:rsidR="008E709C" w:rsidRDefault="008E709C" w:rsidP="008E709C">
      <w:pPr>
        <w:pStyle w:val="Bibliography"/>
      </w:pPr>
      <w:proofErr w:type="spellStart"/>
      <w:r>
        <w:t>Rotheray</w:t>
      </w:r>
      <w:proofErr w:type="spellEnd"/>
      <w:r>
        <w:t xml:space="preserve">, G.E., 1993. </w:t>
      </w:r>
      <w:proofErr w:type="spellStart"/>
      <w:r>
        <w:t>Colour</w:t>
      </w:r>
      <w:proofErr w:type="spellEnd"/>
      <w:r>
        <w:t xml:space="preserve"> Guide to Hoverfly Larvae (Diptera: </w:t>
      </w:r>
      <w:proofErr w:type="spellStart"/>
      <w:r>
        <w:t>Syrphidae</w:t>
      </w:r>
      <w:proofErr w:type="spellEnd"/>
      <w:r>
        <w:t xml:space="preserve">). </w:t>
      </w:r>
      <w:proofErr w:type="spellStart"/>
      <w:r>
        <w:t>Dipter</w:t>
      </w:r>
      <w:proofErr w:type="spellEnd"/>
      <w:r>
        <w:t>. Dig. 9.</w:t>
      </w:r>
    </w:p>
    <w:p w14:paraId="67C1ECC0" w14:textId="77777777" w:rsidR="008E709C" w:rsidRDefault="008E709C" w:rsidP="008E709C">
      <w:pPr>
        <w:pStyle w:val="Bibliography"/>
      </w:pPr>
      <w:r>
        <w:t>RStudio Team, 2022. RStudio: Integrated Development Environment for R.</w:t>
      </w:r>
    </w:p>
    <w:p w14:paraId="15A46C9A" w14:textId="77777777" w:rsidR="008E709C" w:rsidRDefault="008E709C" w:rsidP="008E709C">
      <w:pPr>
        <w:pStyle w:val="Bibliography"/>
      </w:pPr>
      <w:r>
        <w:t xml:space="preserve">Sánchez-Bayo, F., </w:t>
      </w:r>
      <w:proofErr w:type="spellStart"/>
      <w:r>
        <w:t>Wyckhuys</w:t>
      </w:r>
      <w:proofErr w:type="spellEnd"/>
      <w:r>
        <w:t xml:space="preserve">, K.A.G., 2021. Further evidence for a global decline of the entomofauna. Austral </w:t>
      </w:r>
      <w:proofErr w:type="spellStart"/>
      <w:r>
        <w:t>Entomol</w:t>
      </w:r>
      <w:proofErr w:type="spellEnd"/>
      <w:r>
        <w:t>. 60, 9–26. https://doi.org/10.1111/aen.12509</w:t>
      </w:r>
    </w:p>
    <w:p w14:paraId="5FE7042B" w14:textId="77777777" w:rsidR="008E709C" w:rsidRDefault="008E709C" w:rsidP="008E709C">
      <w:pPr>
        <w:pStyle w:val="Bibliography"/>
      </w:pPr>
      <w:r>
        <w:t xml:space="preserve">Sánchez-Bayo, F., </w:t>
      </w:r>
      <w:proofErr w:type="spellStart"/>
      <w:r>
        <w:t>Wyckhuys</w:t>
      </w:r>
      <w:proofErr w:type="spellEnd"/>
      <w:r>
        <w:t xml:space="preserve">, K.A.G., 2019. Worldwide decline of the entomofauna: A review of its drivers. Biol. </w:t>
      </w:r>
      <w:proofErr w:type="spellStart"/>
      <w:r>
        <w:t>Conserv</w:t>
      </w:r>
      <w:proofErr w:type="spellEnd"/>
      <w:r>
        <w:t>. 232, 8–27. https://doi.org/10.1016/j.biocon.2019.01.020</w:t>
      </w:r>
    </w:p>
    <w:p w14:paraId="3C97D69D" w14:textId="77777777" w:rsidR="008E709C" w:rsidRDefault="008E709C" w:rsidP="008E709C">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ppl. Ecol. 32, 26–38. https://doi.org/10.1016/j.baae.2018.01.005</w:t>
      </w:r>
    </w:p>
    <w:p w14:paraId="28111B94" w14:textId="77777777" w:rsidR="008E709C" w:rsidRDefault="008E709C" w:rsidP="008E709C">
      <w:pPr>
        <w:pStyle w:val="Bibliography"/>
      </w:pPr>
      <w:r>
        <w:lastRenderedPageBreak/>
        <w:t xml:space="preserve">Schwartz, M.K., McKelvey, K.S., 2009. Why sampling scheme matters: the effect of sampling scheme on landscape genetic results. </w:t>
      </w:r>
      <w:proofErr w:type="spellStart"/>
      <w:r>
        <w:t>Conserv</w:t>
      </w:r>
      <w:proofErr w:type="spellEnd"/>
      <w:r>
        <w:t>. Genet. 10, 441–452. https://doi.org/10.1007/s10592-008-9622-1</w:t>
      </w:r>
    </w:p>
    <w:p w14:paraId="335BCEBD" w14:textId="77777777" w:rsidR="008E709C" w:rsidRDefault="008E709C" w:rsidP="008E709C">
      <w:pPr>
        <w:pStyle w:val="Bibliography"/>
      </w:pPr>
      <w:r>
        <w:t xml:space="preserve">Seibold,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S., Weisser, W.W., 2019. Arthropod decline in grasslands and forests is associated with landscape-level drivers. Nature 574, 671–674. https://doi.org/10.1038/s41586-019-1684-3</w:t>
      </w:r>
    </w:p>
    <w:p w14:paraId="6416F78F" w14:textId="77777777" w:rsidR="008E709C" w:rsidRDefault="008E709C" w:rsidP="008E709C">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60240D0D" w14:textId="77777777" w:rsidR="008E709C" w:rsidRDefault="008E709C" w:rsidP="008E709C">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Gallego-Zamorano, J., Johnston, A., Martin, P.A., Purvis, A., Rocha, R., Wauchope, H.S., </w:t>
      </w:r>
      <w:proofErr w:type="spellStart"/>
      <w:r>
        <w:t>Wordley</w:t>
      </w:r>
      <w:proofErr w:type="spellEnd"/>
      <w:r>
        <w:t xml:space="preserve">, C.F.R., Worthington, T.A., Finch, T., 2019. Worldwide insect declines: An important </w:t>
      </w:r>
      <w:proofErr w:type="gramStart"/>
      <w:r>
        <w:t>message, but</w:t>
      </w:r>
      <w:proofErr w:type="gramEnd"/>
      <w:r>
        <w:t xml:space="preserve"> interpret with caution. Ecol. </w:t>
      </w:r>
      <w:proofErr w:type="spellStart"/>
      <w:r>
        <w:t>Evol</w:t>
      </w:r>
      <w:proofErr w:type="spellEnd"/>
      <w:r>
        <w:t>. 9, 3678–3680. https://doi.org/10.1002/ece3.5153</w:t>
      </w:r>
    </w:p>
    <w:p w14:paraId="62159F56" w14:textId="77777777" w:rsidR="008E709C" w:rsidRDefault="008E709C" w:rsidP="008E709C">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728E8A7E" w14:textId="77777777" w:rsidR="008E709C" w:rsidRDefault="008E709C" w:rsidP="008E709C">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61640553" w14:textId="77777777" w:rsidR="008E709C" w:rsidRDefault="008E709C" w:rsidP="008E709C">
      <w:pPr>
        <w:pStyle w:val="Bibliography"/>
      </w:pPr>
      <w:r>
        <w:t xml:space="preserve">Stadt Köln, 2022. </w:t>
      </w:r>
      <w:proofErr w:type="spellStart"/>
      <w:r>
        <w:t>Insektenschutz</w:t>
      </w:r>
      <w:proofErr w:type="spellEnd"/>
      <w:r>
        <w:t xml:space="preserve"> [WWW Document]. URL https://www.stadt-koeln.de/leben-in-koeln/klima-umwelt-tiere/insektenschutz (accessed 9.16.22).</w:t>
      </w:r>
    </w:p>
    <w:p w14:paraId="552D1D3D" w14:textId="77777777" w:rsidR="008E709C" w:rsidRDefault="008E709C" w:rsidP="008E709C">
      <w:pPr>
        <w:pStyle w:val="Bibliography"/>
      </w:pPr>
      <w:proofErr w:type="spellStart"/>
      <w:r>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3EC79011" w14:textId="77777777" w:rsidR="008E709C" w:rsidRDefault="008E709C" w:rsidP="008E709C">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Guldberg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Binti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08EEAD07" w14:textId="77777777" w:rsidR="008E709C" w:rsidRDefault="008E709C" w:rsidP="008E709C">
      <w:pPr>
        <w:pStyle w:val="Bibliography"/>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A.P., 2021. Detecting flying insects using car nets and DNA metabarcoding. Biol. Lett. 17, 20200833. https://doi.org/10.1098/rsbl.2020.0833</w:t>
      </w:r>
    </w:p>
    <w:p w14:paraId="477098A5" w14:textId="77777777" w:rsidR="008E709C" w:rsidRDefault="008E709C" w:rsidP="008E709C">
      <w:pPr>
        <w:pStyle w:val="Bibliography"/>
      </w:pPr>
      <w:r>
        <w:t xml:space="preserve">Taylor, P.D., </w:t>
      </w:r>
      <w:proofErr w:type="spellStart"/>
      <w:r>
        <w:t>Fahrig</w:t>
      </w:r>
      <w:proofErr w:type="spellEnd"/>
      <w:r>
        <w:t>, L., Henein, K., Merriam, G., 1993. Connectivity Is a Vital Element of Landscape Structure. Oikos 68, 571. https://doi.org/10.2307/3544927</w:t>
      </w:r>
    </w:p>
    <w:p w14:paraId="459CC723" w14:textId="77777777" w:rsidR="008E709C" w:rsidRDefault="008E709C" w:rsidP="008E709C">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Schweiger,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11, 576. https://doi.org/10.1038/s41467-020-14496-6</w:t>
      </w:r>
    </w:p>
    <w:p w14:paraId="2A905159" w14:textId="77777777" w:rsidR="008E709C" w:rsidRDefault="008E709C" w:rsidP="008E709C">
      <w:pPr>
        <w:pStyle w:val="Bibliography"/>
      </w:pPr>
      <w:r>
        <w:t xml:space="preserve">Thompson, F.C., 2008. A conspectus of New Zealand flower flies (Diptera: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7D8D8FAE" w14:textId="77777777" w:rsidR="008E709C" w:rsidRPr="008E709C" w:rsidRDefault="008E709C" w:rsidP="008E709C">
      <w:pPr>
        <w:pStyle w:val="Bibliography"/>
        <w:rPr>
          <w:lang w:val="fr-FR"/>
          <w:rPrChange w:id="185" w:author="Julian Wittische" w:date="2022-11-09T23:01:00Z">
            <w:rPr/>
          </w:rPrChange>
        </w:rPr>
      </w:pPr>
      <w:proofErr w:type="spellStart"/>
      <w:r>
        <w:t>Vanbergen</w:t>
      </w:r>
      <w:proofErr w:type="spellEnd"/>
      <w:r>
        <w:t xml:space="preserve">, A.J., 1, 2, 3, 4, 2013. Threats to an ecosystem service: pressures on pollinators. </w:t>
      </w:r>
      <w:r w:rsidRPr="008E709C">
        <w:rPr>
          <w:lang w:val="fr-FR"/>
          <w:rPrChange w:id="186" w:author="Julian Wittische" w:date="2022-11-09T23:01:00Z">
            <w:rPr/>
          </w:rPrChange>
        </w:rPr>
        <w:t xml:space="preserve">Front. </w:t>
      </w:r>
      <w:proofErr w:type="spellStart"/>
      <w:r w:rsidRPr="008E709C">
        <w:rPr>
          <w:lang w:val="fr-FR"/>
          <w:rPrChange w:id="187" w:author="Julian Wittische" w:date="2022-11-09T23:01:00Z">
            <w:rPr/>
          </w:rPrChange>
        </w:rPr>
        <w:t>Ecol</w:t>
      </w:r>
      <w:proofErr w:type="spellEnd"/>
      <w:r w:rsidRPr="008E709C">
        <w:rPr>
          <w:lang w:val="fr-FR"/>
          <w:rPrChange w:id="188" w:author="Julian Wittische" w:date="2022-11-09T23:01:00Z">
            <w:rPr/>
          </w:rPrChange>
        </w:rPr>
        <w:t>. Environ. 11, 251–259. https://doi.org/10.1890/120126</w:t>
      </w:r>
    </w:p>
    <w:p w14:paraId="3ACE09EF" w14:textId="77777777" w:rsidR="008E709C" w:rsidRDefault="008E709C" w:rsidP="008E709C">
      <w:pPr>
        <w:pStyle w:val="Bibliography"/>
      </w:pPr>
      <w:proofErr w:type="spellStart"/>
      <w:r w:rsidRPr="008E709C">
        <w:rPr>
          <w:lang w:val="fr-FR"/>
          <w:rPrChange w:id="189" w:author="Julian Wittische" w:date="2022-11-09T23:01:00Z">
            <w:rPr/>
          </w:rPrChange>
        </w:rPr>
        <w:lastRenderedPageBreak/>
        <w:t>Vekemans</w:t>
      </w:r>
      <w:proofErr w:type="spellEnd"/>
      <w:r w:rsidRPr="008E709C">
        <w:rPr>
          <w:lang w:val="fr-FR"/>
          <w:rPrChange w:id="190" w:author="Julian Wittische" w:date="2022-11-09T23:01:00Z">
            <w:rPr/>
          </w:rPrChange>
        </w:rPr>
        <w:t xml:space="preserve">, X., Hardy, O.J., 2004. </w:t>
      </w:r>
      <w:r>
        <w:t>New insights from fine-scale spatial genetic structure analyses in plant populations. Mol. Ecol. 13, 921–935. https://doi.org/10.1046/j.1365-294X.2004.02076.x</w:t>
      </w:r>
    </w:p>
    <w:p w14:paraId="0D5FFC41" w14:textId="77777777" w:rsidR="008E709C" w:rsidRDefault="008E709C" w:rsidP="008E709C">
      <w:pPr>
        <w:pStyle w:val="Bibliography"/>
      </w:pPr>
      <w:r>
        <w:t xml:space="preserve">Wang, J., 2017. The computer program structure for assigning individuals to populations: easy to use but easier to misuse. Mol. Ecol. </w:t>
      </w:r>
      <w:proofErr w:type="spellStart"/>
      <w:r>
        <w:t>Resour</w:t>
      </w:r>
      <w:proofErr w:type="spellEnd"/>
      <w:r>
        <w:t>. 17, 981–990.</w:t>
      </w:r>
    </w:p>
    <w:p w14:paraId="365D08B4" w14:textId="77777777" w:rsidR="008E709C" w:rsidRDefault="008E709C" w:rsidP="008E709C">
      <w:pPr>
        <w:pStyle w:val="Bibliography"/>
      </w:pPr>
      <w:proofErr w:type="spellStart"/>
      <w:r>
        <w:t>Wardhaugh</w:t>
      </w:r>
      <w:proofErr w:type="spellEnd"/>
      <w:r>
        <w:t>, C.W., 2015. How many species of arthropods visit flowers? Arthropod-Plant Interact. 9, 547–565. https://doi.org/10.1007/s11829-015-9398-4</w:t>
      </w:r>
    </w:p>
    <w:p w14:paraId="2A23B8FC" w14:textId="77777777" w:rsidR="008E709C" w:rsidRDefault="008E709C" w:rsidP="008E709C">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w:t>
      </w:r>
      <w:proofErr w:type="spellStart"/>
      <w:r>
        <w:t>Syrphidae</w:t>
      </w:r>
      <w:proofErr w:type="spellEnd"/>
      <w:r>
        <w:t xml:space="preserve">). Can. </w:t>
      </w:r>
      <w:proofErr w:type="spellStart"/>
      <w:r>
        <w:t>Entomol</w:t>
      </w:r>
      <w:proofErr w:type="spellEnd"/>
      <w:r>
        <w:t>. 113, 695–704. https://doi.org/10.4039/Ent113695-8</w:t>
      </w:r>
    </w:p>
    <w:p w14:paraId="377C5BFC" w14:textId="77777777" w:rsidR="008E709C" w:rsidRDefault="008E709C" w:rsidP="008E709C">
      <w:pPr>
        <w:pStyle w:val="Bibliography"/>
      </w:pPr>
      <w:r>
        <w:t xml:space="preserve">Winfre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38E1B47B" w14:textId="77777777" w:rsidR="008E709C" w:rsidRDefault="008E709C" w:rsidP="008E709C">
      <w:pPr>
        <w:pStyle w:val="Bibliography"/>
      </w:pPr>
      <w:r>
        <w:t xml:space="preserve">Wotton, K.R., Gao, B., </w:t>
      </w:r>
      <w:proofErr w:type="spellStart"/>
      <w:r>
        <w:t>Menz</w:t>
      </w:r>
      <w:proofErr w:type="spellEnd"/>
      <w:r>
        <w:t xml:space="preserve">, M.H.M., Morris, R.K.A., Ball, S.G., Lim, K.S., Reynolds, D.R., Hu, G., Chapman, J.W., 2019. Mass Seasonal Migrations of Hoverflies Provide Extensive Pollination and Crop Protection Services. </w:t>
      </w:r>
      <w:proofErr w:type="spellStart"/>
      <w:r>
        <w:t>Curr</w:t>
      </w:r>
      <w:proofErr w:type="spellEnd"/>
      <w:r>
        <w:t>. Biol. 29, 2167-2173.e5. https://doi.org/10.1016/j.cub.2019.05.036</w:t>
      </w:r>
    </w:p>
    <w:p w14:paraId="45D595AB" w14:textId="77777777" w:rsidR="008E709C" w:rsidRDefault="008E709C" w:rsidP="008E709C">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F11268B" w14:textId="5F0DC76E"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6644F9F4" w14:textId="3FB58D74" w:rsidR="005C3158" w:rsidRDefault="005C3158" w:rsidP="005C3158">
      <w:pPr>
        <w:spacing w:after="0"/>
        <w:jc w:val="both"/>
        <w:rPr>
          <w:rFonts w:eastAsia="Times New Roman" w:cs="Times New Roman"/>
          <w:bCs/>
          <w:color w:val="000000"/>
          <w:szCs w:val="20"/>
          <w:lang w:val="en-GB" w:eastAsia="de-DE"/>
        </w:rPr>
      </w:pPr>
      <w:r w:rsidRPr="005C3158">
        <w:rPr>
          <w:rFonts w:eastAsia="Times New Roman" w:cs="Times New Roman"/>
          <w:bCs/>
          <w:color w:val="000000"/>
          <w:szCs w:val="20"/>
          <w:lang w:val="en-GB" w:eastAsia="de-DE"/>
        </w:rPr>
        <w:t xml:space="preserve">Dilutions for PCR products of Myathropa florea were 1/75 for Multiplex 1, 4/50 for Multiplex 2 and 1/120 for Multiplex 3. </w:t>
      </w:r>
      <w:proofErr w:type="spellStart"/>
      <w:r w:rsidRPr="005C3158">
        <w:rPr>
          <w:rFonts w:eastAsia="Times New Roman" w:cs="Times New Roman"/>
          <w:bCs/>
          <w:color w:val="000000"/>
          <w:szCs w:val="20"/>
          <w:lang w:val="en-GB" w:eastAsia="de-DE"/>
        </w:rPr>
        <w:t>Pcr</w:t>
      </w:r>
      <w:proofErr w:type="spellEnd"/>
      <w:r w:rsidRPr="005C3158">
        <w:rPr>
          <w:rFonts w:eastAsia="Times New Roman" w:cs="Times New Roman"/>
          <w:bCs/>
          <w:color w:val="000000"/>
          <w:szCs w:val="20"/>
          <w:lang w:val="en-GB" w:eastAsia="de-DE"/>
        </w:rPr>
        <w:t xml:space="preserve"> Products of </w:t>
      </w:r>
      <w:proofErr w:type="spellStart"/>
      <w:r w:rsidRPr="005C3158">
        <w:rPr>
          <w:rFonts w:eastAsia="Times New Roman" w:cs="Times New Roman"/>
          <w:bCs/>
          <w:color w:val="000000"/>
          <w:szCs w:val="20"/>
          <w:lang w:val="en-GB" w:eastAsia="de-DE"/>
        </w:rPr>
        <w:t>Syritta</w:t>
      </w:r>
      <w:proofErr w:type="spellEnd"/>
      <w:r w:rsidRPr="005C3158">
        <w:rPr>
          <w:rFonts w:eastAsia="Times New Roman" w:cs="Times New Roman"/>
          <w:bCs/>
          <w:color w:val="000000"/>
          <w:szCs w:val="20"/>
          <w:lang w:val="en-GB" w:eastAsia="de-DE"/>
        </w:rPr>
        <w:t xml:space="preserve"> pipiens were diluted 1/20. PCR products were genotyped using a capillary sequencer (ABI 3730XL, Applied Biosystems). Allele sizes were determined using GENEMAPPER version 4.0 (Applied Biosystems).</w:t>
      </w:r>
    </w:p>
    <w:p w14:paraId="33007488" w14:textId="77777777" w:rsidR="005C3158" w:rsidRDefault="005C3158" w:rsidP="005C3158">
      <w:pPr>
        <w:spacing w:after="0"/>
        <w:jc w:val="both"/>
        <w:rPr>
          <w:rFonts w:eastAsia="Times New Roman" w:cs="Times New Roman"/>
          <w:bCs/>
          <w:color w:val="000000"/>
          <w:szCs w:val="20"/>
          <w:lang w:val="en-GB" w:eastAsia="de-DE"/>
        </w:rPr>
      </w:pP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4EFD6A6A" w14:textId="4D30CDB0" w:rsidR="005C3158" w:rsidRPr="005C3158" w:rsidRDefault="005C3158" w:rsidP="005C3158">
      <w:pPr>
        <w:spacing w:after="0"/>
        <w:jc w:val="both"/>
        <w:rPr>
          <w:rFonts w:eastAsia="Times New Roman" w:cs="Times New Roman"/>
          <w:bCs/>
          <w:color w:val="FF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w:t>
      </w: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81"/>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7777777" w:rsidR="005C3158" w:rsidRPr="005C3158" w:rsidRDefault="005C3158" w:rsidP="005C3158">
      <w:pPr>
        <w:spacing w:after="0" w:line="240" w:lineRule="auto"/>
        <w:rPr>
          <w:rFonts w:ascii="Calibri" w:eastAsia="Calibri" w:hAnsi="Calibri" w:cs="Times New Roman"/>
          <w:szCs w:val="24"/>
        </w:rPr>
      </w:pPr>
    </w:p>
    <w:p w14:paraId="57F67FFD" w14:textId="6293A8A4" w:rsidR="005C3158" w:rsidRDefault="005C3158" w:rsidP="009A6F39">
      <w:pPr>
        <w:rPr>
          <w:b/>
        </w:rPr>
      </w:pPr>
    </w:p>
    <w:p w14:paraId="55B99662" w14:textId="77777777" w:rsidR="005C3158" w:rsidRDefault="005C3158" w:rsidP="009A6F39">
      <w:pPr>
        <w:rPr>
          <w:b/>
        </w:rPr>
      </w:pPr>
    </w:p>
    <w:p w14:paraId="7752D473" w14:textId="77777777" w:rsidR="0071552B" w:rsidRPr="00702372" w:rsidRDefault="0071552B" w:rsidP="0071552B">
      <w:r w:rsidRPr="00463D7C">
        <w:rPr>
          <w:noProof/>
          <w:lang w:val="en-GB" w:eastAsia="en-GB"/>
        </w:rPr>
        <w:lastRenderedPageBreak/>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en-GB" w:eastAsia="en-GB"/>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M. florea</w:t>
      </w:r>
      <w:r>
        <w:t xml:space="preserve"> and B) </w:t>
      </w:r>
      <w:r>
        <w:rPr>
          <w:i/>
        </w:rPr>
        <w:t>S. pipiens</w:t>
      </w:r>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en-GB" w:eastAsia="en-GB"/>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en-GB" w:eastAsia="en-GB"/>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en-GB" w:eastAsia="en-GB"/>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en-GB" w:eastAsia="en-GB"/>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S. pipiens</w:t>
      </w:r>
      <w:r w:rsidR="002034C6">
        <w:t xml:space="preserve"> with </w:t>
      </w:r>
      <w:r w:rsidR="002034C6">
        <w:rPr>
          <w:i/>
        </w:rPr>
        <w:t>a priori</w:t>
      </w:r>
      <w:r w:rsidR="001B287B">
        <w:t xml:space="preserve"> populations; B) </w:t>
      </w:r>
      <w:r w:rsidR="001B287B">
        <w:rPr>
          <w:i/>
        </w:rPr>
        <w:t xml:space="preserve">S. </w:t>
      </w:r>
      <w:r w:rsidR="001B287B" w:rsidRPr="001B287B">
        <w:rPr>
          <w:i/>
        </w:rPr>
        <w:t>pipiens</w:t>
      </w:r>
      <w:r w:rsidR="001B287B">
        <w:t xml:space="preserve"> with </w:t>
      </w:r>
      <w:r w:rsidR="001B287B">
        <w:rPr>
          <w:i/>
        </w:rPr>
        <w:t xml:space="preserve">de novo </w:t>
      </w:r>
      <w:r w:rsidR="001B287B">
        <w:t>populations; C)</w:t>
      </w:r>
      <w:r w:rsidR="001B287B" w:rsidRPr="001B287B">
        <w:t xml:space="preserve"> </w:t>
      </w:r>
      <w:r w:rsidR="00A80E79">
        <w:rPr>
          <w:i/>
        </w:rPr>
        <w:t>M. florea</w:t>
      </w:r>
      <w:r w:rsidR="00A80E79">
        <w:t xml:space="preserve"> with </w:t>
      </w:r>
      <w:r w:rsidR="00A80E79">
        <w:rPr>
          <w:i/>
        </w:rPr>
        <w:t xml:space="preserve">a priori </w:t>
      </w:r>
      <w:r w:rsidR="00A80E79">
        <w:t>populations</w:t>
      </w:r>
      <w:r w:rsidR="001B287B">
        <w:t>; D)</w:t>
      </w:r>
      <w:r w:rsidR="00A80E79">
        <w:t xml:space="preserve"> </w:t>
      </w:r>
      <w:r w:rsidR="00A80E79">
        <w:rPr>
          <w:i/>
        </w:rPr>
        <w:t>M. florea</w:t>
      </w:r>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ITTISCHE Julian" w:date="2022-11-07T10:17:00Z" w:initials="WJ">
    <w:p w14:paraId="538C64C4" w14:textId="6F9ACE00" w:rsidR="001C4D16" w:rsidRDefault="001C4D16">
      <w:pPr>
        <w:pStyle w:val="CommentText"/>
      </w:pPr>
      <w:r>
        <w:rPr>
          <w:rStyle w:val="CommentReference"/>
        </w:rPr>
        <w:annotationRef/>
      </w:r>
      <w:r>
        <w:t>provisional</w:t>
      </w:r>
    </w:p>
  </w:comment>
  <w:comment w:id="2" w:author="FRANTZ Alain" w:date="2022-11-07T13:05:00Z" w:initials="AF">
    <w:p w14:paraId="69EA3EB4" w14:textId="0AB5D3E0" w:rsidR="001C4D16" w:rsidRDefault="001C4D16">
      <w:pPr>
        <w:pStyle w:val="CommentText"/>
      </w:pPr>
      <w:r>
        <w:rPr>
          <w:rStyle w:val="CommentReference"/>
        </w:rPr>
        <w:annotationRef/>
      </w:r>
      <w:r>
        <w:t>breaks the flow and too specific too early. either leave out completely or put (parts) in methods section?</w:t>
      </w:r>
    </w:p>
  </w:comment>
  <w:comment w:id="4" w:author="FRANTZ Alain" w:date="2022-11-08T08:34:00Z" w:initials="AF">
    <w:p w14:paraId="669CB9D3" w14:textId="00A62D22" w:rsidR="001C4D16" w:rsidRDefault="001C4D16">
      <w:pPr>
        <w:pStyle w:val="CommentText"/>
      </w:pPr>
      <w:r>
        <w:rPr>
          <w:rStyle w:val="CommentReference"/>
        </w:rPr>
        <w:annotationRef/>
      </w:r>
      <w:r>
        <w:t>Long sentence. split in two</w:t>
      </w:r>
    </w:p>
  </w:comment>
  <w:comment w:id="19" w:author="Julian Wittische" w:date="2022-10-26T00:47:00Z" w:initials="JW">
    <w:p w14:paraId="40135740" w14:textId="467EB985" w:rsidR="001C4D16" w:rsidRDefault="001C4D16">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0" w:author="FRANTZ Alain" w:date="2022-11-08T08:45:00Z" w:initials="AF">
    <w:p w14:paraId="7E1BB5B0" w14:textId="189BCC0F" w:rsidR="001C4D16" w:rsidRDefault="001C4D16">
      <w:pPr>
        <w:pStyle w:val="CommentText"/>
      </w:pPr>
      <w:r>
        <w:rPr>
          <w:rStyle w:val="CommentReference"/>
        </w:rPr>
        <w:annotationRef/>
      </w:r>
      <w:r>
        <w:t xml:space="preserve">You need to add the methods stuff about developing the </w:t>
      </w:r>
      <w:proofErr w:type="spellStart"/>
      <w:r>
        <w:t>microsats</w:t>
      </w:r>
      <w:proofErr w:type="spellEnd"/>
      <w:r>
        <w:t>. I will send you the pdf.</w:t>
      </w:r>
    </w:p>
  </w:comment>
  <w:comment w:id="23" w:author="FRANTZ Alain" w:date="2022-11-08T16:19:00Z" w:initials="AF">
    <w:p w14:paraId="54CB81CE" w14:textId="77777777" w:rsidR="001C4D16" w:rsidRDefault="001C4D16" w:rsidP="00445354">
      <w:pPr>
        <w:pStyle w:val="CommentText"/>
      </w:pPr>
      <w:r>
        <w:rPr>
          <w:rStyle w:val="CommentReference"/>
        </w:rPr>
        <w:annotationRef/>
      </w:r>
      <w:r>
        <w:t xml:space="preserve">Culley TM, Stamper TI, Stokes RL et al (2013) An efficient technique for primer development and application that integrates fluorescent labeling and multiplex PCR. Appl Plant Sci 1:1300027. </w:t>
      </w:r>
      <w:hyperlink r:id="rId1" w:history="1">
        <w:r>
          <w:rPr>
            <w:rStyle w:val="Hyperlink"/>
          </w:rPr>
          <w:t>https://doi.org/10.3732/apps.1300027</w:t>
        </w:r>
      </w:hyperlink>
    </w:p>
  </w:comment>
  <w:comment w:id="22" w:author="Julian Wittische" w:date="2022-11-09T23:10:00Z" w:initials="JW">
    <w:p w14:paraId="7BD3BCE5" w14:textId="6C740515" w:rsidR="008549B8" w:rsidRDefault="008549B8">
      <w:pPr>
        <w:pStyle w:val="CommentText"/>
      </w:pPr>
      <w:r>
        <w:rPr>
          <w:rStyle w:val="CommentReference"/>
        </w:rPr>
        <w:annotationRef/>
      </w:r>
      <w:r>
        <w:t xml:space="preserve">I don’t understand. Did </w:t>
      </w:r>
      <w:proofErr w:type="spellStart"/>
      <w:r>
        <w:t>Stéphanie</w:t>
      </w:r>
      <w:proofErr w:type="spellEnd"/>
      <w:r>
        <w:t xml:space="preserve"> give me the wrong information. Where do those new values come from?</w:t>
      </w:r>
    </w:p>
  </w:comment>
  <w:comment w:id="33" w:author="FRANTZ Alain" w:date="2022-11-09T07:49:00Z" w:initials="AF">
    <w:p w14:paraId="05C36705" w14:textId="3453DD2B" w:rsidR="009A26C0" w:rsidRDefault="009A26C0">
      <w:pPr>
        <w:pStyle w:val="CommentText"/>
      </w:pPr>
      <w:r>
        <w:rPr>
          <w:rStyle w:val="CommentReference"/>
        </w:rPr>
        <w:annotationRef/>
      </w:r>
      <w:r w:rsidR="00B664C4">
        <w:rPr>
          <w:noProof/>
        </w:rPr>
        <w:t>primer3 should normally already be presented earlier, as allgenetics used it as well.</w:t>
      </w:r>
    </w:p>
  </w:comment>
  <w:comment w:id="52" w:author="Julian Wittische" w:date="2022-11-09T23:10:00Z" w:initials="JW">
    <w:p w14:paraId="39F3F6AF" w14:textId="5F80C544" w:rsidR="008549B8" w:rsidRDefault="008549B8">
      <w:pPr>
        <w:pStyle w:val="CommentText"/>
      </w:pPr>
      <w:r>
        <w:rPr>
          <w:rStyle w:val="CommentReference"/>
        </w:rPr>
        <w:annotationRef/>
      </w:r>
      <w:r>
        <w:t xml:space="preserve">Isn’t that what I put in Sup. Table </w:t>
      </w:r>
      <w:proofErr w:type="gramStart"/>
      <w:r>
        <w:t>1 ?</w:t>
      </w:r>
      <w:proofErr w:type="gramEnd"/>
      <w:r>
        <w:t xml:space="preserve"> I do not think this helps to understand the results, so shouldn’t it go to </w:t>
      </w:r>
      <w:proofErr w:type="gramStart"/>
      <w:r>
        <w:t>sup ?</w:t>
      </w:r>
      <w:proofErr w:type="gramEnd"/>
    </w:p>
  </w:comment>
  <w:comment w:id="61" w:author="WITTISCHE Julian" w:date="2022-11-07T10:55:00Z" w:initials="WJ">
    <w:p w14:paraId="13AA072E" w14:textId="77777777" w:rsidR="001C4D16" w:rsidRDefault="001C4D16">
      <w:pPr>
        <w:pStyle w:val="CommentText"/>
      </w:pPr>
      <w:r>
        <w:rPr>
          <w:rStyle w:val="CommentReference"/>
        </w:rPr>
        <w:annotationRef/>
      </w:r>
      <w:r>
        <w:t>Let me know you viz ideas to make this map beautiful. Should I use the original CLC palette, should I choose manually to create aesthetic sub categories?</w:t>
      </w:r>
    </w:p>
    <w:p w14:paraId="2B436B90" w14:textId="75A7D72D" w:rsidR="001C4D16" w:rsidRDefault="001C4D16">
      <w:pPr>
        <w:pStyle w:val="CommentText"/>
      </w:pPr>
      <w:r>
        <w:t>&gt;&gt; why don’t you use the same maps that I used in the pr</w:t>
      </w:r>
      <w:r w:rsidR="003641EA">
        <w:t>oposal? I need to look for them and can help you</w:t>
      </w:r>
    </w:p>
  </w:comment>
  <w:comment w:id="62" w:author="FRANTZ Alain" w:date="2022-11-09T08:13:00Z" w:initials="AF">
    <w:p w14:paraId="3D23827E" w14:textId="1FDF2840" w:rsidR="00C06C61" w:rsidRDefault="00C06C61">
      <w:pPr>
        <w:pStyle w:val="CommentText"/>
      </w:pPr>
      <w:r>
        <w:rPr>
          <w:rStyle w:val="CommentReference"/>
        </w:rPr>
        <w:annotationRef/>
      </w:r>
      <w:r w:rsidR="002E6395">
        <w:t>Need to put the methodology here. I asked Stephanie to provide the data</w:t>
      </w:r>
    </w:p>
  </w:comment>
  <w:comment w:id="63" w:author="FRANTZ Alain" w:date="2022-11-09T09:36:00Z" w:initials="AF">
    <w:p w14:paraId="57AC4EF1" w14:textId="2D0A3CB8" w:rsidR="006D3B96" w:rsidRDefault="006D3B96">
      <w:pPr>
        <w:pStyle w:val="CommentText"/>
      </w:pPr>
      <w:r>
        <w:rPr>
          <w:rStyle w:val="CommentReference"/>
        </w:rPr>
        <w:annotationRef/>
      </w:r>
      <w:r>
        <w:t>This structure is suboptimal. You need to specify: we estimated observed and expected H values using package X. We estimated FST values using</w:t>
      </w:r>
      <w:proofErr w:type="gramStart"/>
      <w:r>
        <w:t xml:space="preserve"> ..</w:t>
      </w:r>
      <w:proofErr w:type="gramEnd"/>
    </w:p>
  </w:comment>
  <w:comment w:id="64" w:author="FRANTZ Alain" w:date="2022-11-09T09:30:00Z" w:initials="AF">
    <w:p w14:paraId="291D98EA" w14:textId="5D97D8E8" w:rsidR="000C301E" w:rsidRDefault="000C301E">
      <w:pPr>
        <w:pStyle w:val="CommentText"/>
      </w:pPr>
      <w:r>
        <w:rPr>
          <w:rStyle w:val="CommentReference"/>
        </w:rPr>
        <w:annotationRef/>
      </w:r>
      <w:r>
        <w:t>Did you check the overall trend for IBD</w:t>
      </w:r>
    </w:p>
  </w:comment>
  <w:comment w:id="68" w:author="FRANTZ Alain" w:date="2022-11-09T09:30:00Z" w:initials="AF">
    <w:p w14:paraId="6711D45C" w14:textId="3C0FF403" w:rsidR="000C301E" w:rsidRDefault="000C301E">
      <w:pPr>
        <w:pStyle w:val="CommentText"/>
      </w:pPr>
      <w:r>
        <w:rPr>
          <w:rStyle w:val="CommentReference"/>
        </w:rPr>
        <w:annotationRef/>
      </w:r>
      <w:r>
        <w:t>This needs to be changed. You need to perform a proper HWE test with cor</w:t>
      </w:r>
      <w:r w:rsidR="006D3B96">
        <w:t xml:space="preserve">rection for multiple tests etc. (using </w:t>
      </w:r>
      <w:proofErr w:type="spellStart"/>
      <w:r w:rsidR="006D3B96">
        <w:t>genepop</w:t>
      </w:r>
      <w:proofErr w:type="spellEnd"/>
      <w:r w:rsidR="006D3B96">
        <w:t xml:space="preserve"> for example) we can discuss how to best do this next time we meet</w:t>
      </w:r>
    </w:p>
    <w:p w14:paraId="4B10EF81" w14:textId="2D40C176" w:rsidR="00583F84" w:rsidRDefault="00583F84">
      <w:pPr>
        <w:pStyle w:val="CommentText"/>
      </w:pPr>
      <w:r>
        <w:t>!!!! It is possible that we may have to repeat some analysis depending on the outcome</w:t>
      </w:r>
    </w:p>
  </w:comment>
  <w:comment w:id="70" w:author="FRANTZ Alain" w:date="2022-11-09T09:38:00Z" w:initials="AF">
    <w:p w14:paraId="12B05391" w14:textId="5F543FED" w:rsidR="006D3B96" w:rsidRDefault="006D3B96">
      <w:pPr>
        <w:pStyle w:val="CommentText"/>
      </w:pPr>
      <w:r>
        <w:t xml:space="preserve">After testing for HWE, </w:t>
      </w:r>
      <w:r>
        <w:rPr>
          <w:rStyle w:val="CommentReference"/>
        </w:rPr>
        <w:annotationRef/>
      </w:r>
      <w:r>
        <w:t xml:space="preserve">you should run the structure analysis first to see what the different pops are. We find later that there is not structure, so it doesn’t really make sense to calculate </w:t>
      </w:r>
      <w:proofErr w:type="spellStart"/>
      <w:r>
        <w:t>fst</w:t>
      </w:r>
      <w:proofErr w:type="spellEnd"/>
      <w:r>
        <w:t xml:space="preserve"> between non-existing genetic populations</w:t>
      </w:r>
    </w:p>
  </w:comment>
  <w:comment w:id="79" w:author="FRANTZ Alain" w:date="2022-11-09T09:32:00Z" w:initials="AF">
    <w:p w14:paraId="769AE29D" w14:textId="2BA47F73" w:rsidR="006D3B96" w:rsidRDefault="006D3B96">
      <w:pPr>
        <w:pStyle w:val="CommentText"/>
      </w:pPr>
      <w:r>
        <w:rPr>
          <w:rStyle w:val="CommentReference"/>
        </w:rPr>
        <w:annotationRef/>
      </w:r>
      <w:r>
        <w:t xml:space="preserve">That’s already a discussion </w:t>
      </w:r>
      <w:proofErr w:type="spellStart"/>
      <w:r>
        <w:t>Giv</w:t>
      </w:r>
      <w:proofErr w:type="spellEnd"/>
    </w:p>
  </w:comment>
  <w:comment w:id="91" w:author="FRANTZ Alain" w:date="2022-11-09T09:39:00Z" w:initials="AF">
    <w:p w14:paraId="272B3B2B" w14:textId="76460669" w:rsidR="006D3B96" w:rsidRDefault="006D3B96">
      <w:pPr>
        <w:pStyle w:val="CommentText"/>
      </w:pPr>
      <w:r>
        <w:rPr>
          <w:rStyle w:val="CommentReference"/>
        </w:rPr>
        <w:annotationRef/>
      </w:r>
      <w:r>
        <w:t xml:space="preserve">Sorry, but I don’t agree with this. It is clear that it is K=1 with Pipiens. You need to do the log-likelihood plots, not the table. If you send me the structure results files, I can quickly do these graphs for you. </w:t>
      </w:r>
    </w:p>
  </w:comment>
  <w:comment w:id="92" w:author="FRANTZ Alain" w:date="2022-11-09T09:42:00Z" w:initials="AF">
    <w:p w14:paraId="106031F1" w14:textId="4B92415F" w:rsidR="00583F84" w:rsidRDefault="00583F84">
      <w:pPr>
        <w:pStyle w:val="CommentText"/>
      </w:pPr>
      <w:r>
        <w:rPr>
          <w:rStyle w:val="CommentReference"/>
        </w:rPr>
        <w:annotationRef/>
      </w:r>
      <w:r>
        <w:t xml:space="preserve">It would be good to do another Bayesian analysis as well. Baps is quite quick. If you send me your final data and </w:t>
      </w:r>
      <w:proofErr w:type="spellStart"/>
      <w:r>
        <w:t>coordiantes</w:t>
      </w:r>
      <w:proofErr w:type="spellEnd"/>
      <w:r>
        <w:t>, I could run it for you</w:t>
      </w:r>
    </w:p>
  </w:comment>
  <w:comment w:id="93" w:author="FRANTZ Alain" w:date="2022-11-09T09:43:00Z" w:initials="AF">
    <w:p w14:paraId="08475512" w14:textId="77777777" w:rsidR="00583F84" w:rsidRDefault="00583F84">
      <w:pPr>
        <w:pStyle w:val="CommentText"/>
      </w:pPr>
      <w:r>
        <w:rPr>
          <w:rStyle w:val="CommentReference"/>
        </w:rPr>
        <w:annotationRef/>
      </w:r>
      <w:r>
        <w:t xml:space="preserve">This is why I don’t like </w:t>
      </w:r>
      <w:proofErr w:type="spellStart"/>
      <w:r>
        <w:t>dapc</w:t>
      </w:r>
      <w:proofErr w:type="spellEnd"/>
      <w:r>
        <w:t>. It is clear that there is little to no structure, yet, you have all the complicated results that only IMHO confuse the reader.</w:t>
      </w:r>
    </w:p>
    <w:p w14:paraId="5A30428B" w14:textId="77777777" w:rsidR="00583F84" w:rsidRDefault="00583F84">
      <w:pPr>
        <w:pStyle w:val="CommentText"/>
      </w:pPr>
    </w:p>
    <w:p w14:paraId="006442F3" w14:textId="62A4267A" w:rsidR="00583F84" w:rsidRDefault="00583F84">
      <w:pPr>
        <w:pStyle w:val="CommentText"/>
      </w:pPr>
      <w:r>
        <w:t>My gut feeling would be to leave it out and put BAPS or GENELAND in, but I am not religious about it.</w:t>
      </w:r>
    </w:p>
  </w:comment>
  <w:comment w:id="94" w:author="Julian Wittische" w:date="2022-11-09T23:11:00Z" w:initials="JW">
    <w:p w14:paraId="6A1CA1AF" w14:textId="682E1A26" w:rsidR="008549B8" w:rsidRDefault="008549B8">
      <w:pPr>
        <w:pStyle w:val="CommentText"/>
      </w:pPr>
      <w:r>
        <w:rPr>
          <w:rStyle w:val="CommentReference"/>
        </w:rPr>
        <w:annotationRef/>
      </w:r>
      <w:r>
        <w:t>I do not understand why we should favor one metric above others and why a graph is needed.</w:t>
      </w:r>
    </w:p>
  </w:comment>
  <w:comment w:id="96" w:author="FRANTZ Alain" w:date="2022-11-09T09:48:00Z" w:initials="AF">
    <w:p w14:paraId="20F87B75" w14:textId="258E2A0C" w:rsidR="00302283" w:rsidRDefault="00302283">
      <w:pPr>
        <w:pStyle w:val="CommentText"/>
      </w:pPr>
      <w:r>
        <w:rPr>
          <w:rStyle w:val="CommentReference"/>
        </w:rPr>
        <w:annotationRef/>
      </w:r>
      <w:r>
        <w:t>NO!</w:t>
      </w:r>
    </w:p>
  </w:comment>
  <w:comment w:id="97" w:author="FRANTZ Alain" w:date="2022-11-09T09:50:00Z" w:initials="AF">
    <w:p w14:paraId="32648E71" w14:textId="56B94CFB" w:rsidR="00302283" w:rsidRDefault="00302283">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8C64C4" w15:done="0"/>
  <w15:commentEx w15:paraId="69EA3EB4" w15:done="0"/>
  <w15:commentEx w15:paraId="669CB9D3" w15:done="0"/>
  <w15:commentEx w15:paraId="40135740" w15:done="0"/>
  <w15:commentEx w15:paraId="7E1BB5B0" w15:done="0"/>
  <w15:commentEx w15:paraId="54CB81CE" w15:done="0"/>
  <w15:commentEx w15:paraId="7BD3BCE5" w15:done="0"/>
  <w15:commentEx w15:paraId="05C36705" w15:done="0"/>
  <w15:commentEx w15:paraId="39F3F6AF" w15:done="0"/>
  <w15:commentEx w15:paraId="2B436B90" w15:done="0"/>
  <w15:commentEx w15:paraId="3D23827E" w15:done="0"/>
  <w15:commentEx w15:paraId="57AC4EF1" w15:done="0"/>
  <w15:commentEx w15:paraId="291D98EA" w15:done="0"/>
  <w15:commentEx w15:paraId="4B10EF81" w15:done="0"/>
  <w15:commentEx w15:paraId="12B05391" w15:done="0"/>
  <w15:commentEx w15:paraId="769AE29D" w15:done="0"/>
  <w15:commentEx w15:paraId="272B3B2B" w15:done="0"/>
  <w15:commentEx w15:paraId="106031F1" w15:done="0"/>
  <w15:commentEx w15:paraId="006442F3" w15:done="0"/>
  <w15:commentEx w15:paraId="6A1CA1AF" w15:done="0"/>
  <w15:commentEx w15:paraId="20F87B75" w15:done="0"/>
  <w15:commentEx w15:paraId="32648E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16B1CC" w16cex:dateUtc="2022-11-09T22:10:00Z"/>
  <w16cex:commentExtensible w16cex:durableId="2716B1F0" w16cex:dateUtc="2022-11-09T22:10:00Z"/>
  <w16cex:commentExtensible w16cex:durableId="2716B224" w16cex:dateUtc="2022-11-09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69EA3EB4" w16cid:durableId="2716AB6E"/>
  <w16cid:commentId w16cid:paraId="669CB9D3" w16cid:durableId="2716AB6F"/>
  <w16cid:commentId w16cid:paraId="40135740" w16cid:durableId="2703020E"/>
  <w16cid:commentId w16cid:paraId="7E1BB5B0" w16cid:durableId="2716AB71"/>
  <w16cid:commentId w16cid:paraId="54CB81CE" w16cid:durableId="2716AB72"/>
  <w16cid:commentId w16cid:paraId="7BD3BCE5" w16cid:durableId="2716B1CC"/>
  <w16cid:commentId w16cid:paraId="05C36705" w16cid:durableId="2716AB73"/>
  <w16cid:commentId w16cid:paraId="39F3F6AF" w16cid:durableId="2716B1F0"/>
  <w16cid:commentId w16cid:paraId="2B436B90" w16cid:durableId="2716AB74"/>
  <w16cid:commentId w16cid:paraId="3D23827E" w16cid:durableId="2716AB76"/>
  <w16cid:commentId w16cid:paraId="57AC4EF1" w16cid:durableId="2716AB77"/>
  <w16cid:commentId w16cid:paraId="291D98EA" w16cid:durableId="2716AB78"/>
  <w16cid:commentId w16cid:paraId="4B10EF81" w16cid:durableId="2716AB79"/>
  <w16cid:commentId w16cid:paraId="12B05391" w16cid:durableId="2716AB7A"/>
  <w16cid:commentId w16cid:paraId="769AE29D" w16cid:durableId="2716AB7B"/>
  <w16cid:commentId w16cid:paraId="272B3B2B" w16cid:durableId="2716AB7C"/>
  <w16cid:commentId w16cid:paraId="106031F1" w16cid:durableId="2716AB7D"/>
  <w16cid:commentId w16cid:paraId="006442F3" w16cid:durableId="2716AB7E"/>
  <w16cid:commentId w16cid:paraId="6A1CA1AF" w16cid:durableId="2716B224"/>
  <w16cid:commentId w16cid:paraId="20F87B75" w16cid:durableId="2716AB7F"/>
  <w16cid:commentId w16cid:paraId="32648E71" w16cid:durableId="2716AB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CF806C" w14:textId="77777777" w:rsidR="00C1205C" w:rsidRDefault="00C1205C" w:rsidP="001E1E6D">
      <w:pPr>
        <w:spacing w:after="0" w:line="240" w:lineRule="auto"/>
      </w:pPr>
      <w:r>
        <w:separator/>
      </w:r>
    </w:p>
  </w:endnote>
  <w:endnote w:type="continuationSeparator" w:id="0">
    <w:p w14:paraId="7CA091A8" w14:textId="77777777" w:rsidR="00C1205C" w:rsidRDefault="00C1205C"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5C442502" w:rsidR="001C4D16" w:rsidRDefault="001C4D16">
        <w:pPr>
          <w:pStyle w:val="Footer"/>
          <w:jc w:val="right"/>
        </w:pPr>
        <w:r>
          <w:fldChar w:fldCharType="begin"/>
        </w:r>
        <w:r>
          <w:instrText xml:space="preserve"> PAGE   \* MERGEFORMAT </w:instrText>
        </w:r>
        <w:r>
          <w:fldChar w:fldCharType="separate"/>
        </w:r>
        <w:r w:rsidR="00B664C4">
          <w:rPr>
            <w:noProof/>
          </w:rPr>
          <w:t>32</w:t>
        </w:r>
        <w:r>
          <w:rPr>
            <w:noProof/>
          </w:rPr>
          <w:fldChar w:fldCharType="end"/>
        </w:r>
      </w:p>
    </w:sdtContent>
  </w:sdt>
  <w:p w14:paraId="12BA5F2B" w14:textId="77777777" w:rsidR="001C4D16" w:rsidRDefault="001C4D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D5F0B7" w14:textId="77777777" w:rsidR="00C1205C" w:rsidRDefault="00C1205C" w:rsidP="001E1E6D">
      <w:pPr>
        <w:spacing w:after="0" w:line="240" w:lineRule="auto"/>
      </w:pPr>
      <w:r>
        <w:separator/>
      </w:r>
    </w:p>
  </w:footnote>
  <w:footnote w:type="continuationSeparator" w:id="0">
    <w:p w14:paraId="18E974C0" w14:textId="77777777" w:rsidR="00C1205C" w:rsidRDefault="00C1205C"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TTISCHE Julian">
    <w15:presenceInfo w15:providerId="AD" w15:userId="S-1-5-21-2161675287-2774260526-3437529454-10197"/>
  </w15:person>
  <w15:person w15:author="FRANTZ Alain">
    <w15:presenceInfo w15:providerId="AD" w15:userId="S-1-5-21-2161675287-2774260526-3437529454-6104"/>
  </w15:person>
  <w15:person w15:author="Julian Wittische">
    <w15:presenceInfo w15:providerId="None" w15:userId="Julian Wittische"/>
  </w15:person>
  <w15:person w15:author="Alain FRANTZ">
    <w15:presenceInfo w15:providerId="AD" w15:userId="S-1-5-21-2161675287-2774260526-3437529454-61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FC3"/>
    <w:rsid w:val="00091236"/>
    <w:rsid w:val="0009538A"/>
    <w:rsid w:val="000963BF"/>
    <w:rsid w:val="000A369C"/>
    <w:rsid w:val="000B0738"/>
    <w:rsid w:val="000B2CB3"/>
    <w:rsid w:val="000B5A77"/>
    <w:rsid w:val="000B5C6C"/>
    <w:rsid w:val="000C0D9C"/>
    <w:rsid w:val="000C301E"/>
    <w:rsid w:val="000C38A8"/>
    <w:rsid w:val="000C470D"/>
    <w:rsid w:val="000C4754"/>
    <w:rsid w:val="000C6407"/>
    <w:rsid w:val="000C684F"/>
    <w:rsid w:val="000C6B21"/>
    <w:rsid w:val="000C6FC2"/>
    <w:rsid w:val="000C7F6C"/>
    <w:rsid w:val="000E20BF"/>
    <w:rsid w:val="000E38D1"/>
    <w:rsid w:val="000E4B2B"/>
    <w:rsid w:val="000E6D1E"/>
    <w:rsid w:val="00101757"/>
    <w:rsid w:val="001028B0"/>
    <w:rsid w:val="00107493"/>
    <w:rsid w:val="0011053D"/>
    <w:rsid w:val="0011071F"/>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3D50"/>
    <w:rsid w:val="001C4D16"/>
    <w:rsid w:val="001D2020"/>
    <w:rsid w:val="001D3E35"/>
    <w:rsid w:val="001E0187"/>
    <w:rsid w:val="001E1572"/>
    <w:rsid w:val="001E1E6D"/>
    <w:rsid w:val="001E2830"/>
    <w:rsid w:val="001E39EE"/>
    <w:rsid w:val="001E4B4C"/>
    <w:rsid w:val="001F1176"/>
    <w:rsid w:val="001F6E1B"/>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561D9"/>
    <w:rsid w:val="00261396"/>
    <w:rsid w:val="00265C11"/>
    <w:rsid w:val="00267577"/>
    <w:rsid w:val="0027098E"/>
    <w:rsid w:val="00273555"/>
    <w:rsid w:val="002749E1"/>
    <w:rsid w:val="0027716E"/>
    <w:rsid w:val="00293122"/>
    <w:rsid w:val="00293A84"/>
    <w:rsid w:val="002958A5"/>
    <w:rsid w:val="002975CD"/>
    <w:rsid w:val="002A1F11"/>
    <w:rsid w:val="002A33E9"/>
    <w:rsid w:val="002B01EC"/>
    <w:rsid w:val="002C3192"/>
    <w:rsid w:val="002C4857"/>
    <w:rsid w:val="002C5C2B"/>
    <w:rsid w:val="002C63EF"/>
    <w:rsid w:val="002C6FBA"/>
    <w:rsid w:val="002D45FA"/>
    <w:rsid w:val="002D46A5"/>
    <w:rsid w:val="002E6395"/>
    <w:rsid w:val="002F5CAD"/>
    <w:rsid w:val="002F6B7C"/>
    <w:rsid w:val="002F6F08"/>
    <w:rsid w:val="00302283"/>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641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446"/>
    <w:rsid w:val="003C4C9B"/>
    <w:rsid w:val="003C7475"/>
    <w:rsid w:val="003D1680"/>
    <w:rsid w:val="003D68F6"/>
    <w:rsid w:val="003D6EAF"/>
    <w:rsid w:val="003E34C1"/>
    <w:rsid w:val="003E4714"/>
    <w:rsid w:val="003F3CD1"/>
    <w:rsid w:val="003F4671"/>
    <w:rsid w:val="003F4DD2"/>
    <w:rsid w:val="003F591F"/>
    <w:rsid w:val="0040773A"/>
    <w:rsid w:val="004139F1"/>
    <w:rsid w:val="004178A9"/>
    <w:rsid w:val="00422AF5"/>
    <w:rsid w:val="00436105"/>
    <w:rsid w:val="004366C6"/>
    <w:rsid w:val="00442A50"/>
    <w:rsid w:val="00444634"/>
    <w:rsid w:val="00445354"/>
    <w:rsid w:val="00453707"/>
    <w:rsid w:val="00455797"/>
    <w:rsid w:val="00463806"/>
    <w:rsid w:val="00463D7C"/>
    <w:rsid w:val="00475EE8"/>
    <w:rsid w:val="00480B08"/>
    <w:rsid w:val="004866D5"/>
    <w:rsid w:val="004937A4"/>
    <w:rsid w:val="004A34B4"/>
    <w:rsid w:val="004A3BDF"/>
    <w:rsid w:val="004A7CCA"/>
    <w:rsid w:val="004B144A"/>
    <w:rsid w:val="004C1C22"/>
    <w:rsid w:val="004C2CEB"/>
    <w:rsid w:val="004D4FD0"/>
    <w:rsid w:val="004E191E"/>
    <w:rsid w:val="004E1993"/>
    <w:rsid w:val="004E41E0"/>
    <w:rsid w:val="004E4302"/>
    <w:rsid w:val="004E5F81"/>
    <w:rsid w:val="004F6FE8"/>
    <w:rsid w:val="0050084B"/>
    <w:rsid w:val="0050365E"/>
    <w:rsid w:val="0050488B"/>
    <w:rsid w:val="00507F33"/>
    <w:rsid w:val="00512650"/>
    <w:rsid w:val="00512C50"/>
    <w:rsid w:val="005179B8"/>
    <w:rsid w:val="00517AC7"/>
    <w:rsid w:val="00526715"/>
    <w:rsid w:val="00530D25"/>
    <w:rsid w:val="005314A2"/>
    <w:rsid w:val="00546B6C"/>
    <w:rsid w:val="00551B3A"/>
    <w:rsid w:val="005652F2"/>
    <w:rsid w:val="00566FD9"/>
    <w:rsid w:val="00567A1A"/>
    <w:rsid w:val="00571633"/>
    <w:rsid w:val="0057563D"/>
    <w:rsid w:val="00576900"/>
    <w:rsid w:val="005803F9"/>
    <w:rsid w:val="00583F84"/>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158"/>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4328D"/>
    <w:rsid w:val="006577A9"/>
    <w:rsid w:val="006705B0"/>
    <w:rsid w:val="00670DB0"/>
    <w:rsid w:val="006750AF"/>
    <w:rsid w:val="00675EBE"/>
    <w:rsid w:val="00680903"/>
    <w:rsid w:val="006809BE"/>
    <w:rsid w:val="00681ED5"/>
    <w:rsid w:val="00682835"/>
    <w:rsid w:val="00691E49"/>
    <w:rsid w:val="006959BA"/>
    <w:rsid w:val="006A2B5C"/>
    <w:rsid w:val="006B35C6"/>
    <w:rsid w:val="006B3B09"/>
    <w:rsid w:val="006B529E"/>
    <w:rsid w:val="006B5EEF"/>
    <w:rsid w:val="006C0B21"/>
    <w:rsid w:val="006C18C5"/>
    <w:rsid w:val="006C38B2"/>
    <w:rsid w:val="006C4E9C"/>
    <w:rsid w:val="006C5E5E"/>
    <w:rsid w:val="006C6DA4"/>
    <w:rsid w:val="006D0E61"/>
    <w:rsid w:val="006D1555"/>
    <w:rsid w:val="006D1903"/>
    <w:rsid w:val="006D21D5"/>
    <w:rsid w:val="006D3B96"/>
    <w:rsid w:val="006D3F70"/>
    <w:rsid w:val="006F0220"/>
    <w:rsid w:val="006F4CB8"/>
    <w:rsid w:val="006F501D"/>
    <w:rsid w:val="00700AB0"/>
    <w:rsid w:val="00701B3D"/>
    <w:rsid w:val="00702372"/>
    <w:rsid w:val="00703021"/>
    <w:rsid w:val="00705A6E"/>
    <w:rsid w:val="007112FD"/>
    <w:rsid w:val="0071552B"/>
    <w:rsid w:val="007165F4"/>
    <w:rsid w:val="00721524"/>
    <w:rsid w:val="00727029"/>
    <w:rsid w:val="007306E4"/>
    <w:rsid w:val="00731C90"/>
    <w:rsid w:val="00733A88"/>
    <w:rsid w:val="0073488C"/>
    <w:rsid w:val="00741BEF"/>
    <w:rsid w:val="00747CFA"/>
    <w:rsid w:val="00747D1E"/>
    <w:rsid w:val="0075181F"/>
    <w:rsid w:val="00752B84"/>
    <w:rsid w:val="00766375"/>
    <w:rsid w:val="0076648F"/>
    <w:rsid w:val="00767854"/>
    <w:rsid w:val="007717BC"/>
    <w:rsid w:val="007750D2"/>
    <w:rsid w:val="00777994"/>
    <w:rsid w:val="00777B20"/>
    <w:rsid w:val="0079323A"/>
    <w:rsid w:val="00796CE2"/>
    <w:rsid w:val="00797571"/>
    <w:rsid w:val="007A40AF"/>
    <w:rsid w:val="007B1CEE"/>
    <w:rsid w:val="007B3B15"/>
    <w:rsid w:val="007B7E32"/>
    <w:rsid w:val="007C0E6F"/>
    <w:rsid w:val="007D3983"/>
    <w:rsid w:val="007E2E5D"/>
    <w:rsid w:val="007F04FD"/>
    <w:rsid w:val="007F6DB6"/>
    <w:rsid w:val="008029F0"/>
    <w:rsid w:val="0080586D"/>
    <w:rsid w:val="008163CB"/>
    <w:rsid w:val="008177A0"/>
    <w:rsid w:val="008247FA"/>
    <w:rsid w:val="00824876"/>
    <w:rsid w:val="00847839"/>
    <w:rsid w:val="00847D7F"/>
    <w:rsid w:val="0085182C"/>
    <w:rsid w:val="0085224C"/>
    <w:rsid w:val="00852421"/>
    <w:rsid w:val="0085294B"/>
    <w:rsid w:val="0085357E"/>
    <w:rsid w:val="008549B8"/>
    <w:rsid w:val="00857256"/>
    <w:rsid w:val="00865494"/>
    <w:rsid w:val="00866DF0"/>
    <w:rsid w:val="00871BD4"/>
    <w:rsid w:val="00871CFD"/>
    <w:rsid w:val="00875358"/>
    <w:rsid w:val="00875A11"/>
    <w:rsid w:val="0089101A"/>
    <w:rsid w:val="00897E0A"/>
    <w:rsid w:val="008A5082"/>
    <w:rsid w:val="008A7189"/>
    <w:rsid w:val="008A74F9"/>
    <w:rsid w:val="008A7998"/>
    <w:rsid w:val="008B17F5"/>
    <w:rsid w:val="008B1819"/>
    <w:rsid w:val="008C163B"/>
    <w:rsid w:val="008C444A"/>
    <w:rsid w:val="008C5F0F"/>
    <w:rsid w:val="008E1916"/>
    <w:rsid w:val="008E1EE2"/>
    <w:rsid w:val="008E2360"/>
    <w:rsid w:val="008E29AC"/>
    <w:rsid w:val="008E3690"/>
    <w:rsid w:val="008E709C"/>
    <w:rsid w:val="008F21C1"/>
    <w:rsid w:val="008F3F54"/>
    <w:rsid w:val="008F46E6"/>
    <w:rsid w:val="008F518D"/>
    <w:rsid w:val="008F54F6"/>
    <w:rsid w:val="008F6B6D"/>
    <w:rsid w:val="008F7BFD"/>
    <w:rsid w:val="00901AB9"/>
    <w:rsid w:val="0090696D"/>
    <w:rsid w:val="0091056A"/>
    <w:rsid w:val="00913306"/>
    <w:rsid w:val="00920AAC"/>
    <w:rsid w:val="0092114A"/>
    <w:rsid w:val="00927A67"/>
    <w:rsid w:val="00933051"/>
    <w:rsid w:val="00940C28"/>
    <w:rsid w:val="00941A24"/>
    <w:rsid w:val="00942DD8"/>
    <w:rsid w:val="00943E08"/>
    <w:rsid w:val="00944BEF"/>
    <w:rsid w:val="00952767"/>
    <w:rsid w:val="009541B6"/>
    <w:rsid w:val="00960A6C"/>
    <w:rsid w:val="009626DC"/>
    <w:rsid w:val="00965DCE"/>
    <w:rsid w:val="00967E5E"/>
    <w:rsid w:val="00970970"/>
    <w:rsid w:val="009722A5"/>
    <w:rsid w:val="00974BF7"/>
    <w:rsid w:val="00976057"/>
    <w:rsid w:val="009767CB"/>
    <w:rsid w:val="00977992"/>
    <w:rsid w:val="009802B6"/>
    <w:rsid w:val="009826ED"/>
    <w:rsid w:val="009874C5"/>
    <w:rsid w:val="00992412"/>
    <w:rsid w:val="009955F0"/>
    <w:rsid w:val="009965BE"/>
    <w:rsid w:val="00996A9D"/>
    <w:rsid w:val="009A1A0A"/>
    <w:rsid w:val="009A26C0"/>
    <w:rsid w:val="009A6F39"/>
    <w:rsid w:val="009A798F"/>
    <w:rsid w:val="009B1F4A"/>
    <w:rsid w:val="009B4D8A"/>
    <w:rsid w:val="009B5004"/>
    <w:rsid w:val="009B5AA2"/>
    <w:rsid w:val="009C3DBF"/>
    <w:rsid w:val="009C7096"/>
    <w:rsid w:val="009D0044"/>
    <w:rsid w:val="009D20B1"/>
    <w:rsid w:val="009D3401"/>
    <w:rsid w:val="009D42EE"/>
    <w:rsid w:val="009D660C"/>
    <w:rsid w:val="009E5EEF"/>
    <w:rsid w:val="009E7585"/>
    <w:rsid w:val="009F6975"/>
    <w:rsid w:val="009F7E71"/>
    <w:rsid w:val="00A02467"/>
    <w:rsid w:val="00A05CC9"/>
    <w:rsid w:val="00A06ACD"/>
    <w:rsid w:val="00A215A4"/>
    <w:rsid w:val="00A24A4C"/>
    <w:rsid w:val="00A2784D"/>
    <w:rsid w:val="00A33B45"/>
    <w:rsid w:val="00A36BC4"/>
    <w:rsid w:val="00A42945"/>
    <w:rsid w:val="00A4653C"/>
    <w:rsid w:val="00A57A05"/>
    <w:rsid w:val="00A61574"/>
    <w:rsid w:val="00A61678"/>
    <w:rsid w:val="00A70415"/>
    <w:rsid w:val="00A74987"/>
    <w:rsid w:val="00A801DF"/>
    <w:rsid w:val="00A80E79"/>
    <w:rsid w:val="00A90A2B"/>
    <w:rsid w:val="00A90C03"/>
    <w:rsid w:val="00A90F45"/>
    <w:rsid w:val="00A93BAB"/>
    <w:rsid w:val="00A93CCF"/>
    <w:rsid w:val="00A966FF"/>
    <w:rsid w:val="00AB1444"/>
    <w:rsid w:val="00AB5C5F"/>
    <w:rsid w:val="00AC300B"/>
    <w:rsid w:val="00AD0696"/>
    <w:rsid w:val="00AD47E5"/>
    <w:rsid w:val="00AE0B66"/>
    <w:rsid w:val="00AF1813"/>
    <w:rsid w:val="00AF1C54"/>
    <w:rsid w:val="00B06AF2"/>
    <w:rsid w:val="00B07B0B"/>
    <w:rsid w:val="00B12EDD"/>
    <w:rsid w:val="00B1726B"/>
    <w:rsid w:val="00B17A9B"/>
    <w:rsid w:val="00B20F7A"/>
    <w:rsid w:val="00B264B4"/>
    <w:rsid w:val="00B31F3E"/>
    <w:rsid w:val="00B34036"/>
    <w:rsid w:val="00B37AC2"/>
    <w:rsid w:val="00B41FD6"/>
    <w:rsid w:val="00B4282A"/>
    <w:rsid w:val="00B52E69"/>
    <w:rsid w:val="00B53E2A"/>
    <w:rsid w:val="00B62221"/>
    <w:rsid w:val="00B664C4"/>
    <w:rsid w:val="00B72960"/>
    <w:rsid w:val="00B72D62"/>
    <w:rsid w:val="00B75A86"/>
    <w:rsid w:val="00B83D26"/>
    <w:rsid w:val="00B95C2C"/>
    <w:rsid w:val="00BA13B5"/>
    <w:rsid w:val="00BA4EDB"/>
    <w:rsid w:val="00BB24CB"/>
    <w:rsid w:val="00BB3668"/>
    <w:rsid w:val="00BB45C4"/>
    <w:rsid w:val="00BC0404"/>
    <w:rsid w:val="00BC2BCD"/>
    <w:rsid w:val="00BC463B"/>
    <w:rsid w:val="00BC7A53"/>
    <w:rsid w:val="00BD497B"/>
    <w:rsid w:val="00BD6B63"/>
    <w:rsid w:val="00BD6D16"/>
    <w:rsid w:val="00BE187D"/>
    <w:rsid w:val="00BE5292"/>
    <w:rsid w:val="00BE6FCE"/>
    <w:rsid w:val="00BE7FFD"/>
    <w:rsid w:val="00BF34D8"/>
    <w:rsid w:val="00BF4293"/>
    <w:rsid w:val="00BF53CF"/>
    <w:rsid w:val="00C02CE4"/>
    <w:rsid w:val="00C04026"/>
    <w:rsid w:val="00C06C61"/>
    <w:rsid w:val="00C07AD6"/>
    <w:rsid w:val="00C1205C"/>
    <w:rsid w:val="00C15E9D"/>
    <w:rsid w:val="00C31CC8"/>
    <w:rsid w:val="00C3325D"/>
    <w:rsid w:val="00C35C4D"/>
    <w:rsid w:val="00C40BEA"/>
    <w:rsid w:val="00C442BB"/>
    <w:rsid w:val="00C507CE"/>
    <w:rsid w:val="00C50DFC"/>
    <w:rsid w:val="00C604D5"/>
    <w:rsid w:val="00C756CD"/>
    <w:rsid w:val="00C77459"/>
    <w:rsid w:val="00C77B81"/>
    <w:rsid w:val="00C83926"/>
    <w:rsid w:val="00C84320"/>
    <w:rsid w:val="00C912B0"/>
    <w:rsid w:val="00C92331"/>
    <w:rsid w:val="00C93385"/>
    <w:rsid w:val="00C94A14"/>
    <w:rsid w:val="00CA22E4"/>
    <w:rsid w:val="00CC245F"/>
    <w:rsid w:val="00CD6AAF"/>
    <w:rsid w:val="00CD7732"/>
    <w:rsid w:val="00CE3BBC"/>
    <w:rsid w:val="00CE5988"/>
    <w:rsid w:val="00CF226C"/>
    <w:rsid w:val="00CF48E1"/>
    <w:rsid w:val="00D02D82"/>
    <w:rsid w:val="00D12BC3"/>
    <w:rsid w:val="00D13265"/>
    <w:rsid w:val="00D15E99"/>
    <w:rsid w:val="00D16AE1"/>
    <w:rsid w:val="00D21018"/>
    <w:rsid w:val="00D273AE"/>
    <w:rsid w:val="00D27DAB"/>
    <w:rsid w:val="00D3081D"/>
    <w:rsid w:val="00D35B21"/>
    <w:rsid w:val="00D36B9C"/>
    <w:rsid w:val="00D41164"/>
    <w:rsid w:val="00D46B2A"/>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58C8"/>
    <w:rsid w:val="00DC4EF5"/>
    <w:rsid w:val="00DD15EF"/>
    <w:rsid w:val="00DD1B89"/>
    <w:rsid w:val="00DE7D58"/>
    <w:rsid w:val="00DF31E7"/>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030C"/>
    <w:rsid w:val="00E53600"/>
    <w:rsid w:val="00E56156"/>
    <w:rsid w:val="00E56A2D"/>
    <w:rsid w:val="00E576FE"/>
    <w:rsid w:val="00E72226"/>
    <w:rsid w:val="00E7441F"/>
    <w:rsid w:val="00E75E79"/>
    <w:rsid w:val="00E75EAB"/>
    <w:rsid w:val="00E806BB"/>
    <w:rsid w:val="00E80EA2"/>
    <w:rsid w:val="00E81014"/>
    <w:rsid w:val="00E866D0"/>
    <w:rsid w:val="00E9247B"/>
    <w:rsid w:val="00E933B4"/>
    <w:rsid w:val="00E95D31"/>
    <w:rsid w:val="00E9629B"/>
    <w:rsid w:val="00EA5C10"/>
    <w:rsid w:val="00EA671F"/>
    <w:rsid w:val="00ED0178"/>
    <w:rsid w:val="00ED0515"/>
    <w:rsid w:val="00ED107B"/>
    <w:rsid w:val="00ED7063"/>
    <w:rsid w:val="00ED7E29"/>
    <w:rsid w:val="00EE0087"/>
    <w:rsid w:val="00EE0E59"/>
    <w:rsid w:val="00EE29EB"/>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37673"/>
    <w:rsid w:val="00F4178A"/>
    <w:rsid w:val="00F44CF5"/>
    <w:rsid w:val="00F46AE1"/>
    <w:rsid w:val="00F5333B"/>
    <w:rsid w:val="00F53411"/>
    <w:rsid w:val="00F57983"/>
    <w:rsid w:val="00F622C3"/>
    <w:rsid w:val="00F63B5D"/>
    <w:rsid w:val="00F67664"/>
    <w:rsid w:val="00F74088"/>
    <w:rsid w:val="00F76287"/>
    <w:rsid w:val="00F80074"/>
    <w:rsid w:val="00FA04FD"/>
    <w:rsid w:val="00FA1914"/>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3732/apps.1300027"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github.com/darwintreeoflife/darwintreeoflife.data" TargetMode="External"/><Relationship Id="rId18" Type="http://schemas.openxmlformats.org/officeDocument/2006/relationships/image" Target="media/image4.png"/><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ncbi.nlm.nih.gov/genome/98123?genome_assembly_id=1557693" TargetMode="External"/><Relationship Id="rId17" Type="http://schemas.openxmlformats.org/officeDocument/2006/relationships/image" Target="media/image3.png"/><Relationship Id="rId25" Type="http://schemas.openxmlformats.org/officeDocument/2006/relationships/image" Target="media/image11.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jpe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tif"/><Relationship Id="rId23" Type="http://schemas.openxmlformats.org/officeDocument/2006/relationships/image" Target="media/image9.jpeg"/><Relationship Id="rId28" Type="http://schemas.openxmlformats.org/officeDocument/2006/relationships/image" Target="media/image14.jpeg"/><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link.springer.com/article/10.1007/s10531-020-01941-7" TargetMode="External"/><Relationship Id="rId22" Type="http://schemas.openxmlformats.org/officeDocument/2006/relationships/image" Target="media/image8.jpeg"/><Relationship Id="rId27" Type="http://schemas.openxmlformats.org/officeDocument/2006/relationships/image" Target="media/image13.jpeg"/><Relationship Id="rId30" Type="http://schemas.openxmlformats.org/officeDocument/2006/relationships/image" Target="media/image16.jpeg"/><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07BA4-53F2-4B5F-84D4-1979EF38E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4</Pages>
  <Words>49383</Words>
  <Characters>281489</Characters>
  <Application>Microsoft Office Word</Application>
  <DocSecurity>0</DocSecurity>
  <Lines>2345</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13</cp:revision>
  <dcterms:created xsi:type="dcterms:W3CDTF">2022-11-09T05:40:00Z</dcterms:created>
  <dcterms:modified xsi:type="dcterms:W3CDTF">2022-11-0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cDwJYErm"/&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